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1D2BE5" w14:textId="5352533E" w:rsidR="00D5417D" w:rsidRDefault="00D5417D" w:rsidP="00A06E66">
      <w:pPr>
        <w:jc w:val="center"/>
        <w:rPr>
          <w:sz w:val="36"/>
          <w:szCs w:val="36"/>
        </w:rPr>
      </w:pPr>
      <w:r w:rsidRPr="00A06E66">
        <w:rPr>
          <w:sz w:val="36"/>
          <w:szCs w:val="36"/>
        </w:rPr>
        <w:t>G</w:t>
      </w:r>
      <w:r w:rsidR="00A06E66" w:rsidRPr="00A06E66">
        <w:rPr>
          <w:sz w:val="36"/>
          <w:szCs w:val="36"/>
        </w:rPr>
        <w:t>OOGLE CLOUD SERVICES PROJECT</w:t>
      </w:r>
    </w:p>
    <w:p w14:paraId="185046CB" w14:textId="77777777" w:rsidR="00A06E66" w:rsidRPr="00A06E66" w:rsidRDefault="00A06E66">
      <w:pPr>
        <w:rPr>
          <w:sz w:val="36"/>
          <w:szCs w:val="36"/>
        </w:rPr>
      </w:pPr>
    </w:p>
    <w:p w14:paraId="3B2A8FE5" w14:textId="4AE59135" w:rsidR="00C40C3A" w:rsidRPr="00A06E66" w:rsidRDefault="00C40C3A">
      <w:pPr>
        <w:rPr>
          <w:sz w:val="28"/>
          <w:szCs w:val="28"/>
        </w:rPr>
      </w:pPr>
      <w:r w:rsidRPr="00A06E66">
        <w:rPr>
          <w:sz w:val="28"/>
          <w:szCs w:val="28"/>
        </w:rPr>
        <w:t>INTRODUCTION</w:t>
      </w:r>
    </w:p>
    <w:p w14:paraId="2F922E69" w14:textId="1E3D3271" w:rsidR="006F49E2" w:rsidRDefault="00531A38" w:rsidP="006F49E2">
      <w:pPr>
        <w:jc w:val="both"/>
      </w:pPr>
      <w:r>
        <w:t xml:space="preserve">Google cloud platform stands out from the rest of the cloud service providers because of its </w:t>
      </w:r>
      <w:r w:rsidR="00FD3451">
        <w:t xml:space="preserve">Community support, cost effective comparatively, flexible, Scalable, reliable, fully managed, and fast services. </w:t>
      </w:r>
      <w:r w:rsidR="003077DF">
        <w:t xml:space="preserve">Through google cloud services one </w:t>
      </w:r>
      <w:r w:rsidR="00754589" w:rsidRPr="00754589">
        <w:t>can concentrate on discovering insights instead of dealing with the infrastructure and can join cloud services with open source tools as required in both batch and streaming mode</w:t>
      </w:r>
      <w:r w:rsidR="00106079">
        <w:fldChar w:fldCharType="begin"/>
      </w:r>
      <w:r w:rsidR="00106079">
        <w:instrText xml:space="preserve"> ADDIN ZOTERO_ITEM CSL_CITATION {"citationID":"sxviaiLG","properties":{"formattedCitation":"(Liu {\\i{}et al.} 2012)","plainCitation":"(Liu et al. 2012)","noteIndex":0},"citationItems":[{"id":190,"uris":["http://zotero.org/users/5219391/items/BQJE4PC3"],"uri":["http://zotero.org/users/5219391/items/BQJE4PC3"],"itemData":{"id":190,"type":"paper-conference","title":"Logistics information management system based on Google cloud computing platform","container-title":"2012 2nd International Conference on Consumer Electronics, Communications and Networks (CECNet)","publisher":"IEEE","publisher-place":"Yichang, China","page":"2685-2687","source":"DOI.org (Crossref)","event":"2012 2nd International Conference on Consumer Electronics, Communications and Networks (CECNet)","event-place":"Yichang, China","abstract":"Cloud computing can appeal for applications with a high degree of computational complexity and dynamics. And it can help users decrease their investments for their own IT infrastructure. So it is good for small and medium enterprises. In this paper, we propose to design and implement a logistics information management system based on Google cloud computing platform. It runs with Google App Engine and datastore. This system is designed with MVC architecture. Enterprises can buy this system as service, and no need to buy their own IT infrastructure.","URL":"http://ieeexplore.ieee.org/document/6201876/","DOI":"10.1109/CECNet.2012.6201876","ISBN":"978-1-4577-1415-3","language":"en","author":[{"family":"Liu","given":"Jiahai"},{"family":"Yang","given":"Gao"},{"family":"Wu","given":"Haihua"},{"family":"Zheng","given":"Linwei"}],"issued":{"date-parts":[["2012",4]]},"accessed":{"date-parts":[["2019",5,26]]}}}],"schema":"https://github.com/citation-style-language/schema/raw/master/csl-citation.json"} </w:instrText>
      </w:r>
      <w:r w:rsidR="00106079">
        <w:fldChar w:fldCharType="separate"/>
      </w:r>
      <w:r w:rsidR="00106079" w:rsidRPr="00106079">
        <w:rPr>
          <w:rFonts w:ascii="Calibri" w:hAnsi="Calibri" w:cs="Calibri"/>
          <w:szCs w:val="24"/>
        </w:rPr>
        <w:t xml:space="preserve">(Liu </w:t>
      </w:r>
      <w:r w:rsidR="00106079" w:rsidRPr="00106079">
        <w:rPr>
          <w:rFonts w:ascii="Calibri" w:hAnsi="Calibri" w:cs="Calibri"/>
          <w:i/>
          <w:iCs/>
          <w:szCs w:val="24"/>
        </w:rPr>
        <w:t>et al.</w:t>
      </w:r>
      <w:r w:rsidR="00106079" w:rsidRPr="00106079">
        <w:rPr>
          <w:rFonts w:ascii="Calibri" w:hAnsi="Calibri" w:cs="Calibri"/>
          <w:szCs w:val="24"/>
        </w:rPr>
        <w:t xml:space="preserve"> 2012)</w:t>
      </w:r>
      <w:r w:rsidR="00106079">
        <w:fldChar w:fldCharType="end"/>
      </w:r>
      <w:r w:rsidR="00754589" w:rsidRPr="00754589">
        <w:t>.</w:t>
      </w:r>
      <w:r w:rsidR="00ED51FE">
        <w:t xml:space="preserve"> </w:t>
      </w:r>
      <w:r w:rsidR="0043390E">
        <w:t>It offers various services and one among them is Big data services</w:t>
      </w:r>
      <w:r w:rsidR="006F49E2">
        <w:t>. They are as follows</w:t>
      </w:r>
    </w:p>
    <w:p w14:paraId="6CD300D2" w14:textId="77777777" w:rsidR="0005702B" w:rsidRDefault="007F5192" w:rsidP="00D44F24">
      <w:pPr>
        <w:pStyle w:val="ListParagraph"/>
        <w:numPr>
          <w:ilvl w:val="0"/>
          <w:numId w:val="3"/>
        </w:numPr>
        <w:jc w:val="both"/>
      </w:pPr>
      <w:r w:rsidRPr="00103BA1">
        <w:rPr>
          <w:b/>
        </w:rPr>
        <w:t xml:space="preserve">Google </w:t>
      </w:r>
      <w:proofErr w:type="spellStart"/>
      <w:r w:rsidR="0005702B" w:rsidRPr="00103BA1">
        <w:rPr>
          <w:b/>
        </w:rPr>
        <w:t>B</w:t>
      </w:r>
      <w:r w:rsidRPr="00103BA1">
        <w:rPr>
          <w:b/>
        </w:rPr>
        <w:t>igQuery</w:t>
      </w:r>
      <w:proofErr w:type="spellEnd"/>
      <w:r>
        <w:t xml:space="preserve"> is completely managed, minimal cost </w:t>
      </w:r>
      <w:proofErr w:type="spellStart"/>
      <w:r>
        <w:t>datawarehouse</w:t>
      </w:r>
      <w:proofErr w:type="spellEnd"/>
      <w:r>
        <w:t xml:space="preserve">. Its serverless, there is no framework to manage and there is no compelling reason to figure the limit or overprovision. There is no need of data organization, one can simply concentrate on </w:t>
      </w:r>
      <w:r w:rsidR="00AD7F14">
        <w:t>analysing</w:t>
      </w:r>
      <w:r>
        <w:t xml:space="preserve"> the information and full insights.</w:t>
      </w:r>
      <w:r w:rsidR="00A06E66">
        <w:t xml:space="preserve"> </w:t>
      </w:r>
    </w:p>
    <w:p w14:paraId="035AD330" w14:textId="4A8C0512" w:rsidR="007F5192" w:rsidRDefault="007F5192" w:rsidP="00D44F24">
      <w:pPr>
        <w:pStyle w:val="ListParagraph"/>
        <w:numPr>
          <w:ilvl w:val="0"/>
          <w:numId w:val="3"/>
        </w:numPr>
        <w:jc w:val="both"/>
      </w:pPr>
      <w:r w:rsidRPr="00103BA1">
        <w:rPr>
          <w:b/>
        </w:rPr>
        <w:t>Google</w:t>
      </w:r>
      <w:r w:rsidR="00AD7F14" w:rsidRPr="00103BA1">
        <w:rPr>
          <w:b/>
        </w:rPr>
        <w:t xml:space="preserve"> </w:t>
      </w:r>
      <w:proofErr w:type="spellStart"/>
      <w:r w:rsidR="0005702B" w:rsidRPr="00103BA1">
        <w:rPr>
          <w:b/>
        </w:rPr>
        <w:t>D</w:t>
      </w:r>
      <w:r w:rsidRPr="00103BA1">
        <w:rPr>
          <w:b/>
        </w:rPr>
        <w:t>ataproc</w:t>
      </w:r>
      <w:proofErr w:type="spellEnd"/>
      <w:r>
        <w:t xml:space="preserve"> is managed spark and Hadoop administration which is utilized to effectively process enormous datasets utilizing open tools of apache Hadoop framework. One can control the cost utilizing clusters of any size in about a moment and can kill them when done. </w:t>
      </w:r>
    </w:p>
    <w:p w14:paraId="001F3B4A" w14:textId="642101C4" w:rsidR="007F5192" w:rsidRDefault="007F5192" w:rsidP="00D44F24">
      <w:pPr>
        <w:pStyle w:val="ListParagraph"/>
        <w:numPr>
          <w:ilvl w:val="0"/>
          <w:numId w:val="3"/>
        </w:numPr>
        <w:jc w:val="both"/>
      </w:pPr>
      <w:r w:rsidRPr="00103BA1">
        <w:rPr>
          <w:b/>
        </w:rPr>
        <w:t xml:space="preserve">Google cloud </w:t>
      </w:r>
      <w:proofErr w:type="spellStart"/>
      <w:r w:rsidR="0005702B" w:rsidRPr="00103BA1">
        <w:rPr>
          <w:b/>
        </w:rPr>
        <w:t>D</w:t>
      </w:r>
      <w:r w:rsidRPr="00103BA1">
        <w:rPr>
          <w:b/>
        </w:rPr>
        <w:t>atalab</w:t>
      </w:r>
      <w:proofErr w:type="spellEnd"/>
      <w:r>
        <w:t xml:space="preserve"> is an intelligent scratch pad which depends on </w:t>
      </w:r>
      <w:proofErr w:type="spellStart"/>
      <w:r>
        <w:t>jupyter</w:t>
      </w:r>
      <w:proofErr w:type="spellEnd"/>
      <w:r>
        <w:t xml:space="preserve"> and is utilized to perform various functions like exploring, visualizing information. It is coordinated with </w:t>
      </w:r>
      <w:proofErr w:type="spellStart"/>
      <w:r>
        <w:t>BigQuery</w:t>
      </w:r>
      <w:proofErr w:type="spellEnd"/>
      <w:r>
        <w:t xml:space="preserve"> and google cloud AI to </w:t>
      </w:r>
      <w:r w:rsidR="00AD7F14">
        <w:t>give</w:t>
      </w:r>
      <w:r>
        <w:t xml:space="preserve"> the client a simple access to the key information handling administrations. </w:t>
      </w:r>
    </w:p>
    <w:p w14:paraId="2F86AFBC" w14:textId="41AC3210" w:rsidR="00013D7D" w:rsidRDefault="007F5192" w:rsidP="00D44F24">
      <w:pPr>
        <w:pStyle w:val="ListParagraph"/>
        <w:numPr>
          <w:ilvl w:val="0"/>
          <w:numId w:val="3"/>
        </w:numPr>
        <w:jc w:val="both"/>
      </w:pPr>
      <w:r w:rsidRPr="00103BA1">
        <w:rPr>
          <w:b/>
        </w:rPr>
        <w:t>Google Pub/Sub</w:t>
      </w:r>
      <w:r>
        <w:t xml:space="preserve"> is a serverless, enormous scale, dependable framework administration that enables one to send and get messages between free application. One can use its adaptability to decouple framework and parts on the cloud stage.</w:t>
      </w:r>
      <w:r w:rsidR="00AD7F14">
        <w:t xml:space="preserve"> </w:t>
      </w:r>
    </w:p>
    <w:p w14:paraId="51BE6021" w14:textId="0609587F" w:rsidR="009B5EFA" w:rsidRDefault="00F50B30" w:rsidP="00D44F24">
      <w:pPr>
        <w:pStyle w:val="ListParagraph"/>
        <w:numPr>
          <w:ilvl w:val="0"/>
          <w:numId w:val="3"/>
        </w:numPr>
        <w:jc w:val="both"/>
      </w:pPr>
      <w:r w:rsidRPr="00103BA1">
        <w:rPr>
          <w:b/>
        </w:rPr>
        <w:t>Google dataflow</w:t>
      </w:r>
      <w:r>
        <w:t xml:space="preserve"> is a processing service which enables users to build a pipeline for </w:t>
      </w:r>
      <w:proofErr w:type="spellStart"/>
      <w:r>
        <w:t>analzing</w:t>
      </w:r>
      <w:proofErr w:type="spellEnd"/>
      <w:r>
        <w:t xml:space="preserve"> the dataset using templates for both batch and streaming data</w:t>
      </w:r>
      <w:r w:rsidR="00AD7F14">
        <w:t>.</w:t>
      </w:r>
    </w:p>
    <w:p w14:paraId="11891563" w14:textId="530635E7" w:rsidR="00C40C3A" w:rsidRDefault="00C40C3A"/>
    <w:p w14:paraId="5A6595DE" w14:textId="77777777" w:rsidR="00C40C3A" w:rsidRPr="00A06E66" w:rsidRDefault="00C40C3A" w:rsidP="00C40C3A">
      <w:pPr>
        <w:rPr>
          <w:sz w:val="28"/>
          <w:szCs w:val="28"/>
        </w:rPr>
      </w:pPr>
      <w:r w:rsidRPr="00A06E66">
        <w:rPr>
          <w:sz w:val="28"/>
          <w:szCs w:val="28"/>
        </w:rPr>
        <w:t>BACKGROUND</w:t>
      </w:r>
    </w:p>
    <w:p w14:paraId="063346D6" w14:textId="0D23457B" w:rsidR="00C40C3A" w:rsidRDefault="00785A19" w:rsidP="006F49E2">
      <w:pPr>
        <w:jc w:val="both"/>
      </w:pPr>
      <w:r w:rsidRPr="00785A19">
        <w:t xml:space="preserve">As of late, the market for cloud computing has developed surprisingly </w:t>
      </w:r>
      <w:r w:rsidR="00C40C3A">
        <w:t xml:space="preserve">be it a large organisation or small </w:t>
      </w:r>
      <w:r w:rsidR="00103BA1">
        <w:t>start-ups</w:t>
      </w:r>
      <w:r w:rsidR="00C40C3A">
        <w:t>. They all use the cloud services in one form or the another. According to the Gartner’s prediction the Worldwide public class service market will increase from one hundred fourty billion dollars in 2019 to one hundred seventy billion dollars company in 2020 and will continue to grow with alarming rate of twenty two percent annually</w:t>
      </w:r>
      <w:r w:rsidR="00106079">
        <w:fldChar w:fldCharType="begin"/>
      </w:r>
      <w:r w:rsidR="00106079">
        <w:instrText xml:space="preserve"> ADDIN ZOTERO_ITEM CSL_CITATION {"citationID":"7oqlOfyc","properties":{"formattedCitation":"(Challita {\\i{}et al.} 2018)","plainCitation":"(Challita et al. 2018)","noteIndex":0},"citationItems":[{"id":191,"uris":["http://zotero.org/users/5219391/items/JMKTFXRY"],"uri":["http://zotero.org/users/5219391/items/JMKTFXRY"],"itemData":{"id":191,"type":"paper-conference","title":"A Precise Model for Google Cloud Platform","container-title":"2018 IEEE International Conference on Cloud Engineering (IC2E)","publisher":"IEEE","publisher-place":"Orlando, FL","page":"177-183","source":"DOI.org (Crossref)","event":"2018 IEEE International Conference on Cloud Engineering (IC2E)","event-place":"Orlando, FL","abstract":"Today, Google Cloud Platform (GCP) is one of the leaders among cloud APIs. Although it was established only ﬁve years ago, GCP has gained notable expansion due to its suite of public cloud services that it based on a huge, solid infrastructure. GCP allows developers to use these services by accessing GCP RESTful API that is described through HTML pages on its website1. However, the documentation of GCP API is written in natural language (English prose) and therefore shows several drawbacks, such as Informal Heterogeneous Documentation, Imprecise Types, Implicit Attribute Metadata, Hidden Links, Redundancy and Lack of Visual Support. To avoid confusion and misunderstandings, the cloud developers obviously need a precise speciﬁcation of the knowledge and activities in GCP. Therefore, this paper introduces GCP MODEL, an inferred formal modeldriven speciﬁcation of GCP which describes without ambiguity the resources offered by GCP. GCP MODEL is conform to the Open Cloud Computing Interface (OCCI) metamodel and is implemented based on the open source model-driven Eclipsebased OCCIWARE tool chain. Thanks to our GCP MODEL, we offer corrections to the drawbacks we identiﬁed.","URL":"https://ieeexplore.ieee.org/document/8360326/","DOI":"10.1109/IC2E.2018.00041","ISBN":"978-1-5386-5008-0","language":"en","author":[{"family":"Challita","given":"Stephanie"},{"family":"Zalila","given":"Faiez"},{"family":"Gourdin","given":"Christophe"},{"family":"Merle","given":"Philippe"}],"issued":{"date-parts":[["2018",4]]},"accessed":{"date-parts":[["2019",5,26]]}}}],"schema":"https://github.com/citation-style-language/schema/raw/master/csl-citation.json"} </w:instrText>
      </w:r>
      <w:r w:rsidR="00106079">
        <w:fldChar w:fldCharType="separate"/>
      </w:r>
      <w:r w:rsidR="00106079" w:rsidRPr="00106079">
        <w:rPr>
          <w:rFonts w:ascii="Calibri" w:hAnsi="Calibri" w:cs="Calibri"/>
          <w:szCs w:val="24"/>
        </w:rPr>
        <w:t xml:space="preserve">(Challita </w:t>
      </w:r>
      <w:r w:rsidR="00106079" w:rsidRPr="00106079">
        <w:rPr>
          <w:rFonts w:ascii="Calibri" w:hAnsi="Calibri" w:cs="Calibri"/>
          <w:i/>
          <w:iCs/>
          <w:szCs w:val="24"/>
        </w:rPr>
        <w:t>et al.</w:t>
      </w:r>
      <w:r w:rsidR="00106079" w:rsidRPr="00106079">
        <w:rPr>
          <w:rFonts w:ascii="Calibri" w:hAnsi="Calibri" w:cs="Calibri"/>
          <w:szCs w:val="24"/>
        </w:rPr>
        <w:t xml:space="preserve"> 2018)</w:t>
      </w:r>
      <w:r w:rsidR="00106079">
        <w:fldChar w:fldCharType="end"/>
      </w:r>
      <w:r w:rsidR="00C40C3A">
        <w:t xml:space="preserve">. Google provides this cloud services. Firstly, Google cloud platform is a set of computing, networking, storage, big data and machine learning and management services provided by google that stands on the same cloud infrastructure that google uses internally for user products. </w:t>
      </w:r>
    </w:p>
    <w:p w14:paraId="304ECEF0" w14:textId="77777777" w:rsidR="00C40C3A" w:rsidRDefault="00C40C3A"/>
    <w:p w14:paraId="6AA01F7D" w14:textId="77777777" w:rsidR="009B5EFA" w:rsidRDefault="009B5EFA"/>
    <w:p w14:paraId="49F619A6" w14:textId="77777777" w:rsidR="006F49E2" w:rsidRDefault="006F49E2"/>
    <w:p w14:paraId="321E9023" w14:textId="77777777" w:rsidR="00E0674A" w:rsidRDefault="00E0674A">
      <w:pPr>
        <w:rPr>
          <w:sz w:val="28"/>
          <w:szCs w:val="28"/>
        </w:rPr>
      </w:pPr>
    </w:p>
    <w:p w14:paraId="775246C2" w14:textId="77777777" w:rsidR="00E0674A" w:rsidRDefault="00E0674A">
      <w:pPr>
        <w:rPr>
          <w:sz w:val="28"/>
          <w:szCs w:val="28"/>
        </w:rPr>
      </w:pPr>
    </w:p>
    <w:p w14:paraId="09E0372E" w14:textId="598C52D3" w:rsidR="009B5EFA" w:rsidRPr="00A06E66" w:rsidRDefault="00D44F24">
      <w:pPr>
        <w:rPr>
          <w:sz w:val="28"/>
          <w:szCs w:val="28"/>
        </w:rPr>
      </w:pPr>
      <w:r w:rsidRPr="00A06E66">
        <w:rPr>
          <w:sz w:val="28"/>
          <w:szCs w:val="28"/>
        </w:rPr>
        <w:t xml:space="preserve">USER REQUIREMENT </w:t>
      </w:r>
    </w:p>
    <w:p w14:paraId="2F53C87C" w14:textId="6A13A77C" w:rsidR="009B5EFA" w:rsidRDefault="001B5904">
      <w:r>
        <w:t xml:space="preserve">In this project starbucks.csv file is downloaded from Kaggle which was publicly available. </w:t>
      </w:r>
      <w:r w:rsidR="009B5EFA">
        <w:t>User requirement for th</w:t>
      </w:r>
      <w:r>
        <w:t>is</w:t>
      </w:r>
      <w:r w:rsidR="009B5EFA">
        <w:t xml:space="preserve"> project is to know which countries in the world ha</w:t>
      </w:r>
      <w:r>
        <w:t>s</w:t>
      </w:r>
      <w:r w:rsidR="009B5EFA">
        <w:t xml:space="preserve"> the highest number of Starbucks </w:t>
      </w:r>
      <w:r w:rsidR="00E0674A">
        <w:t>coffeehouse.</w:t>
      </w:r>
    </w:p>
    <w:p w14:paraId="7DF16F01" w14:textId="77777777" w:rsidR="006F49E2" w:rsidRDefault="006F49E2"/>
    <w:p w14:paraId="223BF05A" w14:textId="7049A6FF" w:rsidR="009B5EFA" w:rsidRDefault="00D44F24">
      <w:pPr>
        <w:rPr>
          <w:sz w:val="28"/>
          <w:szCs w:val="28"/>
        </w:rPr>
      </w:pPr>
      <w:r w:rsidRPr="00A06E66">
        <w:rPr>
          <w:sz w:val="28"/>
          <w:szCs w:val="28"/>
        </w:rPr>
        <w:t>DATA</w:t>
      </w:r>
      <w:r w:rsidR="00BD0DB1">
        <w:rPr>
          <w:sz w:val="28"/>
          <w:szCs w:val="28"/>
        </w:rPr>
        <w:t xml:space="preserve"> </w:t>
      </w:r>
      <w:r w:rsidRPr="00A06E66">
        <w:rPr>
          <w:sz w:val="28"/>
          <w:szCs w:val="28"/>
        </w:rPr>
        <w:t>PIPELINE DESIGN</w:t>
      </w:r>
    </w:p>
    <w:p w14:paraId="3C8AC4A6" w14:textId="77777777" w:rsidR="00A06E66" w:rsidRPr="00A06E66" w:rsidRDefault="00A06E66">
      <w:pPr>
        <w:rPr>
          <w:sz w:val="28"/>
          <w:szCs w:val="28"/>
        </w:rPr>
      </w:pPr>
    </w:p>
    <w:p w14:paraId="4F222C94" w14:textId="55A0D705" w:rsidR="009B5EFA" w:rsidRDefault="001B5904">
      <w:r w:rsidRPr="009B5EFA">
        <w:rPr>
          <w:noProof/>
        </w:rPr>
        <mc:AlternateContent>
          <mc:Choice Requires="wps">
            <w:drawing>
              <wp:anchor distT="0" distB="0" distL="114300" distR="114300" simplePos="0" relativeHeight="251659264" behindDoc="0" locked="0" layoutInCell="1" allowOverlap="1" wp14:anchorId="4F28AE95" wp14:editId="13C7DEAB">
                <wp:simplePos x="0" y="0"/>
                <wp:positionH relativeFrom="margin">
                  <wp:posOffset>254000</wp:posOffset>
                </wp:positionH>
                <wp:positionV relativeFrom="paragraph">
                  <wp:posOffset>-38100</wp:posOffset>
                </wp:positionV>
                <wp:extent cx="749300" cy="558800"/>
                <wp:effectExtent l="0" t="0" r="12700" b="12700"/>
                <wp:wrapNone/>
                <wp:docPr id="4" name="Flowchart: Magnetic Disk 3">
                  <a:extLst xmlns:a="http://schemas.openxmlformats.org/drawingml/2006/main">
                    <a:ext uri="{FF2B5EF4-FFF2-40B4-BE49-F238E27FC236}">
                      <a16:creationId xmlns:a16="http://schemas.microsoft.com/office/drawing/2014/main" id="{87DEED50-A438-4D1D-9BAB-C8D97EF6D746}"/>
                    </a:ext>
                  </a:extLst>
                </wp:docPr>
                <wp:cNvGraphicFramePr/>
                <a:graphic xmlns:a="http://schemas.openxmlformats.org/drawingml/2006/main">
                  <a:graphicData uri="http://schemas.microsoft.com/office/word/2010/wordprocessingShape">
                    <wps:wsp>
                      <wps:cNvSpPr/>
                      <wps:spPr>
                        <a:xfrm>
                          <a:off x="0" y="0"/>
                          <a:ext cx="749300" cy="558800"/>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3BB6E0" w14:textId="77777777" w:rsidR="009B5EFA" w:rsidRPr="001B5904" w:rsidRDefault="009B5EFA" w:rsidP="009B5EFA">
                            <w:pPr>
                              <w:jc w:val="center"/>
                              <w:rPr>
                                <w:sz w:val="24"/>
                                <w:szCs w:val="24"/>
                              </w:rPr>
                            </w:pPr>
                            <w:r w:rsidRPr="001B5904">
                              <w:rPr>
                                <w:rFonts w:hAnsi="Calibri"/>
                                <w:color w:val="FFFFFF" w:themeColor="light1"/>
                                <w:kern w:val="24"/>
                                <w:sz w:val="24"/>
                                <w:szCs w:val="24"/>
                              </w:rPr>
                              <w:t>dataset</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type w14:anchorId="4F28AE9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3" o:spid="_x0000_s1026" type="#_x0000_t132" style="position:absolute;margin-left:20pt;margin-top:-3pt;width:59pt;height:4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" fillcolor="#4472c4 [3204]" strokecolor="#1f3763 [1604]" strokeweight="1pt">
                <v:stroke joinstyle="miter"/>
                <v:textbox>
                  <w:txbxContent>
                    <w:p w14:paraId="133BB6E0" w14:textId="77777777" w:rsidR="009B5EFA" w:rsidRPr="001B5904" w:rsidRDefault="009B5EFA" w:rsidP="009B5EFA">
                      <w:pPr>
                        <w:jc w:val="center"/>
                        <w:rPr>
                          <w:sz w:val="24"/>
                          <w:szCs w:val="24"/>
                        </w:rPr>
                      </w:pPr>
                      <w:r w:rsidRPr="001B5904">
                        <w:rPr>
                          <w:rFonts w:hAnsi="Calibri"/>
                          <w:color w:val="FFFFFF" w:themeColor="light1"/>
                          <w:kern w:val="24"/>
                          <w:sz w:val="24"/>
                          <w:szCs w:val="24"/>
                        </w:rPr>
                        <w:t>dataset</w:t>
                      </w:r>
                    </w:p>
                  </w:txbxContent>
                </v:textbox>
                <w10:wrap anchorx="margin"/>
              </v:shape>
            </w:pict>
          </mc:Fallback>
        </mc:AlternateContent>
      </w:r>
      <w:r w:rsidRPr="009B5EFA">
        <w:rPr>
          <w:noProof/>
        </w:rPr>
        <mc:AlternateContent>
          <mc:Choice Requires="wps">
            <w:drawing>
              <wp:anchor distT="0" distB="0" distL="114300" distR="114300" simplePos="0" relativeHeight="251661312" behindDoc="0" locked="0" layoutInCell="1" allowOverlap="1" wp14:anchorId="36AE8E2F" wp14:editId="5A786EC8">
                <wp:simplePos x="0" y="0"/>
                <wp:positionH relativeFrom="column">
                  <wp:posOffset>1009650</wp:posOffset>
                </wp:positionH>
                <wp:positionV relativeFrom="paragraph">
                  <wp:posOffset>165100</wp:posOffset>
                </wp:positionV>
                <wp:extent cx="457200" cy="165100"/>
                <wp:effectExtent l="0" t="19050" r="38100" b="44450"/>
                <wp:wrapNone/>
                <wp:docPr id="9" name="Arrow: Right 8">
                  <a:extLst xmlns:a="http://schemas.openxmlformats.org/drawingml/2006/main">
                    <a:ext uri="{FF2B5EF4-FFF2-40B4-BE49-F238E27FC236}">
                      <a16:creationId xmlns:a16="http://schemas.microsoft.com/office/drawing/2014/main" id="{2D036858-6D89-48A4-8654-7F9D46CAAA07}"/>
                    </a:ext>
                  </a:extLst>
                </wp:docPr>
                <wp:cNvGraphicFramePr/>
                <a:graphic xmlns:a="http://schemas.openxmlformats.org/drawingml/2006/main">
                  <a:graphicData uri="http://schemas.microsoft.com/office/word/2010/wordprocessingShape">
                    <wps:wsp>
                      <wps:cNvSpPr/>
                      <wps:spPr>
                        <a:xfrm>
                          <a:off x="0" y="0"/>
                          <a:ext cx="457200" cy="1651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0170FCE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8" o:spid="_x0000_s1026" type="#_x0000_t13" style="position:absolute;margin-left:79.5pt;margin-top:13pt;width:36pt;height:1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" adj="17700" fillcolor="#4472c4 [3204]" strokecolor="#1f3763 [1604]" strokeweight="1pt"/>
            </w:pict>
          </mc:Fallback>
        </mc:AlternateContent>
      </w:r>
      <w:r w:rsidRPr="009B5EFA">
        <w:rPr>
          <w:noProof/>
        </w:rPr>
        <mc:AlternateContent>
          <mc:Choice Requires="wps">
            <w:drawing>
              <wp:anchor distT="0" distB="0" distL="114300" distR="114300" simplePos="0" relativeHeight="251663360" behindDoc="0" locked="0" layoutInCell="1" allowOverlap="1" wp14:anchorId="01B34B6C" wp14:editId="0986A051">
                <wp:simplePos x="0" y="0"/>
                <wp:positionH relativeFrom="column">
                  <wp:posOffset>1466850</wp:posOffset>
                </wp:positionH>
                <wp:positionV relativeFrom="paragraph">
                  <wp:posOffset>6350</wp:posOffset>
                </wp:positionV>
                <wp:extent cx="1143000" cy="450850"/>
                <wp:effectExtent l="0" t="0" r="19050" b="25400"/>
                <wp:wrapNone/>
                <wp:docPr id="5" name="Rectangle: Rounded Corners 4">
                  <a:extLst xmlns:a="http://schemas.openxmlformats.org/drawingml/2006/main">
                    <a:ext uri="{FF2B5EF4-FFF2-40B4-BE49-F238E27FC236}">
                      <a16:creationId xmlns:a16="http://schemas.microsoft.com/office/drawing/2014/main" id="{35A08690-2BCD-4CE5-9F83-28A1D593999E}"/>
                    </a:ext>
                  </a:extLst>
                </wp:docPr>
                <wp:cNvGraphicFramePr/>
                <a:graphic xmlns:a="http://schemas.openxmlformats.org/drawingml/2006/main">
                  <a:graphicData uri="http://schemas.microsoft.com/office/word/2010/wordprocessingShape">
                    <wps:wsp>
                      <wps:cNvSpPr/>
                      <wps:spPr>
                        <a:xfrm>
                          <a:off x="0" y="0"/>
                          <a:ext cx="1143000" cy="450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0C1730" w14:textId="77777777" w:rsidR="009B5EFA" w:rsidRPr="001B5904" w:rsidRDefault="009B5EFA" w:rsidP="009B5EFA">
                            <w:pPr>
                              <w:jc w:val="center"/>
                              <w:rPr>
                                <w:sz w:val="24"/>
                                <w:szCs w:val="24"/>
                              </w:rPr>
                            </w:pPr>
                            <w:proofErr w:type="spellStart"/>
                            <w:r w:rsidRPr="001B5904">
                              <w:rPr>
                                <w:rFonts w:hAnsi="Calibri"/>
                                <w:color w:val="FFFFFF" w:themeColor="light1"/>
                                <w:kern w:val="24"/>
                                <w:sz w:val="24"/>
                                <w:szCs w:val="24"/>
                              </w:rPr>
                              <w:t>Dataprep</w:t>
                            </w:r>
                            <w:proofErr w:type="spellEnd"/>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01B34B6C" id="Rectangle: Rounded Corners 4" o:spid="_x0000_s1027" style="position:absolute;margin-left:115.5pt;margin-top:.5pt;width:90pt;height:3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" fillcolor="#4472c4 [3204]" strokecolor="#1f3763 [1604]" strokeweight="1pt">
                <v:stroke joinstyle="miter"/>
                <v:textbox>
                  <w:txbxContent>
                    <w:p w14:paraId="520C1730" w14:textId="77777777" w:rsidR="009B5EFA" w:rsidRPr="001B5904" w:rsidRDefault="009B5EFA" w:rsidP="009B5EFA">
                      <w:pPr>
                        <w:jc w:val="center"/>
                        <w:rPr>
                          <w:sz w:val="24"/>
                          <w:szCs w:val="24"/>
                        </w:rPr>
                      </w:pPr>
                      <w:proofErr w:type="spellStart"/>
                      <w:r w:rsidRPr="001B5904">
                        <w:rPr>
                          <w:rFonts w:hAnsi="Calibri"/>
                          <w:color w:val="FFFFFF" w:themeColor="light1"/>
                          <w:kern w:val="24"/>
                          <w:sz w:val="24"/>
                          <w:szCs w:val="24"/>
                        </w:rPr>
                        <w:t>Dataprep</w:t>
                      </w:r>
                      <w:proofErr w:type="spellEnd"/>
                    </w:p>
                  </w:txbxContent>
                </v:textbox>
              </v:roundrect>
            </w:pict>
          </mc:Fallback>
        </mc:AlternateContent>
      </w:r>
      <w:r w:rsidRPr="002D3002">
        <w:rPr>
          <w:noProof/>
        </w:rPr>
        <mc:AlternateContent>
          <mc:Choice Requires="wps">
            <w:drawing>
              <wp:anchor distT="0" distB="0" distL="114300" distR="114300" simplePos="0" relativeHeight="251665408" behindDoc="0" locked="0" layoutInCell="1" allowOverlap="1" wp14:anchorId="7A64F217" wp14:editId="7F442F68">
                <wp:simplePos x="0" y="0"/>
                <wp:positionH relativeFrom="margin">
                  <wp:align>center</wp:align>
                </wp:positionH>
                <wp:positionV relativeFrom="paragraph">
                  <wp:posOffset>120650</wp:posOffset>
                </wp:positionV>
                <wp:extent cx="482600" cy="203200"/>
                <wp:effectExtent l="0" t="19050" r="31750" b="44450"/>
                <wp:wrapNone/>
                <wp:docPr id="10" name="Arrow: Right 9">
                  <a:extLst xmlns:a="http://schemas.openxmlformats.org/drawingml/2006/main">
                    <a:ext uri="{FF2B5EF4-FFF2-40B4-BE49-F238E27FC236}">
                      <a16:creationId xmlns:a16="http://schemas.microsoft.com/office/drawing/2014/main" id="{A6AF9227-73FB-4DAE-B25A-25D2DDBF2ECA}"/>
                    </a:ext>
                  </a:extLst>
                </wp:docPr>
                <wp:cNvGraphicFramePr/>
                <a:graphic xmlns:a="http://schemas.openxmlformats.org/drawingml/2006/main">
                  <a:graphicData uri="http://schemas.microsoft.com/office/word/2010/wordprocessingShape">
                    <wps:wsp>
                      <wps:cNvSpPr/>
                      <wps:spPr>
                        <a:xfrm>
                          <a:off x="0" y="0"/>
                          <a:ext cx="482600" cy="2032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24D1844B" id="Arrow: Right 9" o:spid="_x0000_s1026" type="#_x0000_t13" style="position:absolute;margin-left:0;margin-top:9.5pt;width:38pt;height:16pt;z-index:2516654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" adj="17053" fillcolor="#4472c4 [3204]" strokecolor="#1f3763 [1604]" strokeweight="1pt">
                <w10:wrap anchorx="margin"/>
              </v:shape>
            </w:pict>
          </mc:Fallback>
        </mc:AlternateContent>
      </w:r>
      <w:r w:rsidRPr="002D3002">
        <w:rPr>
          <w:noProof/>
        </w:rPr>
        <mc:AlternateContent>
          <mc:Choice Requires="wps">
            <w:drawing>
              <wp:anchor distT="0" distB="0" distL="114300" distR="114300" simplePos="0" relativeHeight="251667456" behindDoc="0" locked="0" layoutInCell="1" allowOverlap="1" wp14:anchorId="3BB68A40" wp14:editId="5C02A72C">
                <wp:simplePos x="0" y="0"/>
                <wp:positionH relativeFrom="column">
                  <wp:posOffset>3105150</wp:posOffset>
                </wp:positionH>
                <wp:positionV relativeFrom="paragraph">
                  <wp:posOffset>31750</wp:posOffset>
                </wp:positionV>
                <wp:extent cx="1117600" cy="355600"/>
                <wp:effectExtent l="0" t="0" r="25400" b="25400"/>
                <wp:wrapNone/>
                <wp:docPr id="6" name="Rectangle: Rounded Corners 5">
                  <a:extLst xmlns:a="http://schemas.openxmlformats.org/drawingml/2006/main">
                    <a:ext uri="{FF2B5EF4-FFF2-40B4-BE49-F238E27FC236}">
                      <a16:creationId xmlns:a16="http://schemas.microsoft.com/office/drawing/2014/main" id="{167CDBBA-51CC-4A5A-8E00-FE698B758410}"/>
                    </a:ext>
                  </a:extLst>
                </wp:docPr>
                <wp:cNvGraphicFramePr/>
                <a:graphic xmlns:a="http://schemas.openxmlformats.org/drawingml/2006/main">
                  <a:graphicData uri="http://schemas.microsoft.com/office/word/2010/wordprocessingShape">
                    <wps:wsp>
                      <wps:cNvSpPr/>
                      <wps:spPr>
                        <a:xfrm>
                          <a:off x="0" y="0"/>
                          <a:ext cx="1117600" cy="355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925CB0" w14:textId="77777777" w:rsidR="002D3002" w:rsidRPr="001B5904" w:rsidRDefault="002D3002" w:rsidP="002D3002">
                            <w:pPr>
                              <w:jc w:val="center"/>
                              <w:rPr>
                                <w:sz w:val="24"/>
                                <w:szCs w:val="24"/>
                              </w:rPr>
                            </w:pPr>
                            <w:r w:rsidRPr="001B5904">
                              <w:rPr>
                                <w:rFonts w:hAnsi="Calibri"/>
                                <w:color w:val="FFFFFF" w:themeColor="light1"/>
                                <w:kern w:val="24"/>
                                <w:sz w:val="24"/>
                                <w:szCs w:val="24"/>
                              </w:rPr>
                              <w:t>Dataflow</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3BB68A40" id="Rectangle: Rounded Corners 5" o:spid="_x0000_s1028" style="position:absolute;margin-left:244.5pt;margin-top:2.5pt;width:88pt;height:2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" fillcolor="#4472c4 [3204]" strokecolor="#1f3763 [1604]" strokeweight="1pt">
                <v:stroke joinstyle="miter"/>
                <v:textbox>
                  <w:txbxContent>
                    <w:p w14:paraId="78925CB0" w14:textId="77777777" w:rsidR="002D3002" w:rsidRPr="001B5904" w:rsidRDefault="002D3002" w:rsidP="002D3002">
                      <w:pPr>
                        <w:jc w:val="center"/>
                        <w:rPr>
                          <w:sz w:val="24"/>
                          <w:szCs w:val="24"/>
                        </w:rPr>
                      </w:pPr>
                      <w:r w:rsidRPr="001B5904">
                        <w:rPr>
                          <w:rFonts w:hAnsi="Calibri"/>
                          <w:color w:val="FFFFFF" w:themeColor="light1"/>
                          <w:kern w:val="24"/>
                          <w:sz w:val="24"/>
                          <w:szCs w:val="24"/>
                        </w:rPr>
                        <w:t>Dataflow</w:t>
                      </w:r>
                    </w:p>
                  </w:txbxContent>
                </v:textbox>
              </v:roundrect>
            </w:pict>
          </mc:Fallback>
        </mc:AlternateContent>
      </w:r>
      <w:r w:rsidRPr="002D3002">
        <w:rPr>
          <w:noProof/>
        </w:rPr>
        <mc:AlternateContent>
          <mc:Choice Requires="wps">
            <w:drawing>
              <wp:anchor distT="0" distB="0" distL="114300" distR="114300" simplePos="0" relativeHeight="251669504" behindDoc="0" locked="0" layoutInCell="1" allowOverlap="1" wp14:anchorId="53D9A6EC" wp14:editId="6078257E">
                <wp:simplePos x="0" y="0"/>
                <wp:positionH relativeFrom="column">
                  <wp:posOffset>4235450</wp:posOffset>
                </wp:positionH>
                <wp:positionV relativeFrom="paragraph">
                  <wp:posOffset>120650</wp:posOffset>
                </wp:positionV>
                <wp:extent cx="501650" cy="190500"/>
                <wp:effectExtent l="0" t="19050" r="31750" b="38100"/>
                <wp:wrapNone/>
                <wp:docPr id="11" name="Arrow: Right 10">
                  <a:extLst xmlns:a="http://schemas.openxmlformats.org/drawingml/2006/main">
                    <a:ext uri="{FF2B5EF4-FFF2-40B4-BE49-F238E27FC236}">
                      <a16:creationId xmlns:a16="http://schemas.microsoft.com/office/drawing/2014/main" id="{03B3FC2D-0DEC-4749-8DBC-4924B94DCD16}"/>
                    </a:ext>
                  </a:extLst>
                </wp:docPr>
                <wp:cNvGraphicFramePr/>
                <a:graphic xmlns:a="http://schemas.openxmlformats.org/drawingml/2006/main">
                  <a:graphicData uri="http://schemas.microsoft.com/office/word/2010/wordprocessingShape">
                    <wps:wsp>
                      <wps:cNvSpPr/>
                      <wps:spPr>
                        <a:xfrm>
                          <a:off x="0" y="0"/>
                          <a:ext cx="501650" cy="1905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 w14:anchorId="0734C9EC" id="Arrow: Right 10" o:spid="_x0000_s1026" type="#_x0000_t13" style="position:absolute;margin-left:333.5pt;margin-top:9.5pt;width:39.5pt;height: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" adj="17499" fillcolor="#4472c4 [3204]" strokecolor="#1f3763 [1604]" strokeweight="1pt"/>
            </w:pict>
          </mc:Fallback>
        </mc:AlternateContent>
      </w:r>
      <w:r w:rsidRPr="002D3002">
        <w:rPr>
          <w:noProof/>
        </w:rPr>
        <mc:AlternateContent>
          <mc:Choice Requires="wps">
            <w:drawing>
              <wp:anchor distT="0" distB="0" distL="114300" distR="114300" simplePos="0" relativeHeight="251671552" behindDoc="0" locked="0" layoutInCell="1" allowOverlap="1" wp14:anchorId="08D5AFDE" wp14:editId="5CD808A5">
                <wp:simplePos x="0" y="0"/>
                <wp:positionH relativeFrom="margin">
                  <wp:align>right</wp:align>
                </wp:positionH>
                <wp:positionV relativeFrom="paragraph">
                  <wp:posOffset>0</wp:posOffset>
                </wp:positionV>
                <wp:extent cx="971550" cy="381000"/>
                <wp:effectExtent l="0" t="0" r="19050" b="19050"/>
                <wp:wrapNone/>
                <wp:docPr id="7" name="Rectangle: Rounded Corners 6">
                  <a:extLst xmlns:a="http://schemas.openxmlformats.org/drawingml/2006/main">
                    <a:ext uri="{FF2B5EF4-FFF2-40B4-BE49-F238E27FC236}">
                      <a16:creationId xmlns:a16="http://schemas.microsoft.com/office/drawing/2014/main" id="{5047D075-9AA7-4B47-A663-5E6694427974}"/>
                    </a:ext>
                  </a:extLst>
                </wp:docPr>
                <wp:cNvGraphicFramePr/>
                <a:graphic xmlns:a="http://schemas.openxmlformats.org/drawingml/2006/main">
                  <a:graphicData uri="http://schemas.microsoft.com/office/word/2010/wordprocessingShape">
                    <wps:wsp>
                      <wps:cNvSpPr/>
                      <wps:spPr>
                        <a:xfrm>
                          <a:off x="0" y="0"/>
                          <a:ext cx="971550" cy="381000"/>
                        </a:xfrm>
                        <a:prstGeom prst="roundRect">
                          <a:avLst>
                            <a:gd name="adj" fmla="val 0"/>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42D958" w14:textId="77777777" w:rsidR="002D3002" w:rsidRPr="001B5904" w:rsidRDefault="002D3002" w:rsidP="002D3002">
                            <w:pPr>
                              <w:jc w:val="center"/>
                              <w:rPr>
                                <w:sz w:val="24"/>
                                <w:szCs w:val="24"/>
                              </w:rPr>
                            </w:pPr>
                            <w:proofErr w:type="spellStart"/>
                            <w:r w:rsidRPr="001B5904">
                              <w:rPr>
                                <w:rFonts w:hAnsi="Calibri"/>
                                <w:color w:val="FFFFFF" w:themeColor="light1"/>
                                <w:kern w:val="24"/>
                                <w:sz w:val="24"/>
                                <w:szCs w:val="24"/>
                              </w:rPr>
                              <w:t>BigQuery</w:t>
                            </w:r>
                            <w:proofErr w:type="spellEnd"/>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roundrect w14:anchorId="08D5AFDE" id="Rectangle: Rounded Corners 6" o:spid="_x0000_s1029" style="position:absolute;margin-left:25.3pt;margin-top:0;width:76.5pt;height:30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" fillcolor="#4472c4 [3204]" strokecolor="#1f3763 [1604]" strokeweight="1pt">
                <v:stroke joinstyle="miter"/>
                <v:textbox>
                  <w:txbxContent>
                    <w:p w14:paraId="4942D958" w14:textId="77777777" w:rsidR="002D3002" w:rsidRPr="001B5904" w:rsidRDefault="002D3002" w:rsidP="002D3002">
                      <w:pPr>
                        <w:jc w:val="center"/>
                        <w:rPr>
                          <w:sz w:val="24"/>
                          <w:szCs w:val="24"/>
                        </w:rPr>
                      </w:pPr>
                      <w:proofErr w:type="spellStart"/>
                      <w:r w:rsidRPr="001B5904">
                        <w:rPr>
                          <w:rFonts w:hAnsi="Calibri"/>
                          <w:color w:val="FFFFFF" w:themeColor="light1"/>
                          <w:kern w:val="24"/>
                          <w:sz w:val="24"/>
                          <w:szCs w:val="24"/>
                        </w:rPr>
                        <w:t>BigQuery</w:t>
                      </w:r>
                      <w:proofErr w:type="spellEnd"/>
                    </w:p>
                  </w:txbxContent>
                </v:textbox>
                <w10:wrap anchorx="margin"/>
              </v:roundrect>
            </w:pict>
          </mc:Fallback>
        </mc:AlternateContent>
      </w:r>
      <w:r w:rsidR="009B5EFA" w:rsidRPr="009B5EFA">
        <w:t xml:space="preserve"> </w:t>
      </w:r>
      <w:r w:rsidR="002D3002" w:rsidRPr="002D3002">
        <w:t xml:space="preserve">  </w:t>
      </w:r>
    </w:p>
    <w:p w14:paraId="41FAD9D0" w14:textId="030FE7AB" w:rsidR="00D67868" w:rsidRDefault="001B5904">
      <w:r w:rsidRPr="002D3002">
        <w:rPr>
          <w:noProof/>
        </w:rPr>
        <mc:AlternateContent>
          <mc:Choice Requires="wps">
            <w:drawing>
              <wp:anchor distT="0" distB="0" distL="114300" distR="114300" simplePos="0" relativeHeight="251673600" behindDoc="0" locked="0" layoutInCell="1" allowOverlap="1" wp14:anchorId="6C2176D1" wp14:editId="12C4FEEB">
                <wp:simplePos x="0" y="0"/>
                <wp:positionH relativeFrom="column">
                  <wp:posOffset>5137150</wp:posOffset>
                </wp:positionH>
                <wp:positionV relativeFrom="paragraph">
                  <wp:posOffset>101600</wp:posOffset>
                </wp:positionV>
                <wp:extent cx="247650" cy="584200"/>
                <wp:effectExtent l="19050" t="0" r="19050" b="44450"/>
                <wp:wrapNone/>
                <wp:docPr id="12" name="Arrow: Down 11">
                  <a:extLst xmlns:a="http://schemas.openxmlformats.org/drawingml/2006/main">
                    <a:ext uri="{FF2B5EF4-FFF2-40B4-BE49-F238E27FC236}">
                      <a16:creationId xmlns:a16="http://schemas.microsoft.com/office/drawing/2014/main" id="{44D16D03-AB6D-42CC-8A87-F2F3FCD7E0AA}"/>
                    </a:ext>
                  </a:extLst>
                </wp:docPr>
                <wp:cNvGraphicFramePr/>
                <a:graphic xmlns:a="http://schemas.openxmlformats.org/drawingml/2006/main">
                  <a:graphicData uri="http://schemas.microsoft.com/office/word/2010/wordprocessingShape">
                    <wps:wsp>
                      <wps:cNvSpPr/>
                      <wps:spPr>
                        <a:xfrm>
                          <a:off x="0" y="0"/>
                          <a:ext cx="247650" cy="5842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shapetype w14:anchorId="5E6BA697"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26" type="#_x0000_t67" style="position:absolute;margin-left:404.5pt;margin-top:8pt;width:19.5pt;height:4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" adj="17022" fillcolor="#4472c4 [3204]" strokecolor="#1f3763 [1604]" strokeweight="1pt"/>
            </w:pict>
          </mc:Fallback>
        </mc:AlternateContent>
      </w:r>
      <w:r w:rsidR="00D67868">
        <w:t xml:space="preserve"> </w:t>
      </w:r>
    </w:p>
    <w:p w14:paraId="0394D931" w14:textId="38E03C9C" w:rsidR="00AB3A95" w:rsidRDefault="002D3002">
      <w:r w:rsidRPr="002D3002">
        <w:t xml:space="preserve"> </w:t>
      </w:r>
    </w:p>
    <w:p w14:paraId="05945DA3" w14:textId="7B01B82B" w:rsidR="002D3002" w:rsidRDefault="001B5904">
      <w:r w:rsidRPr="002D3002">
        <w:rPr>
          <w:noProof/>
        </w:rPr>
        <mc:AlternateContent>
          <mc:Choice Requires="wps">
            <w:drawing>
              <wp:anchor distT="0" distB="0" distL="114300" distR="114300" simplePos="0" relativeHeight="251675648" behindDoc="0" locked="0" layoutInCell="1" allowOverlap="1" wp14:anchorId="30115698" wp14:editId="31A06BC0">
                <wp:simplePos x="0" y="0"/>
                <wp:positionH relativeFrom="margin">
                  <wp:posOffset>4597400</wp:posOffset>
                </wp:positionH>
                <wp:positionV relativeFrom="paragraph">
                  <wp:posOffset>127635</wp:posOffset>
                </wp:positionV>
                <wp:extent cx="1377950" cy="660400"/>
                <wp:effectExtent l="0" t="0" r="12700" b="25400"/>
                <wp:wrapNone/>
                <wp:docPr id="8" name="Oval 7">
                  <a:extLst xmlns:a="http://schemas.openxmlformats.org/drawingml/2006/main">
                    <a:ext uri="{FF2B5EF4-FFF2-40B4-BE49-F238E27FC236}">
                      <a16:creationId xmlns:a16="http://schemas.microsoft.com/office/drawing/2014/main" id="{3AD78C31-E366-4C0A-9331-E16AA24DA7EA}"/>
                    </a:ext>
                  </a:extLst>
                </wp:docPr>
                <wp:cNvGraphicFramePr/>
                <a:graphic xmlns:a="http://schemas.openxmlformats.org/drawingml/2006/main">
                  <a:graphicData uri="http://schemas.microsoft.com/office/word/2010/wordprocessingShape">
                    <wps:wsp>
                      <wps:cNvSpPr/>
                      <wps:spPr>
                        <a:xfrm>
                          <a:off x="0" y="0"/>
                          <a:ext cx="1377950" cy="6604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BE620B" w14:textId="77777777" w:rsidR="002D3002" w:rsidRPr="001B5904" w:rsidRDefault="002D3002" w:rsidP="002D3002">
                            <w:pPr>
                              <w:jc w:val="center"/>
                              <w:rPr>
                                <w:sz w:val="24"/>
                                <w:szCs w:val="24"/>
                              </w:rPr>
                            </w:pPr>
                            <w:r w:rsidRPr="001B5904">
                              <w:rPr>
                                <w:rFonts w:hAnsi="Calibri"/>
                                <w:color w:val="FFFFFF" w:themeColor="light1"/>
                                <w:kern w:val="24"/>
                                <w:sz w:val="24"/>
                                <w:szCs w:val="24"/>
                              </w:rPr>
                              <w:t>Google data studio</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30115698" id="Oval 7" o:spid="_x0000_s1030" style="position:absolute;margin-left:362pt;margin-top:10.05pt;width:108.5pt;height:52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" fillcolor="#4472c4 [3204]" strokecolor="#1f3763 [1604]" strokeweight="1pt">
                <v:stroke joinstyle="miter"/>
                <v:textbox>
                  <w:txbxContent>
                    <w:p w14:paraId="79BE620B" w14:textId="77777777" w:rsidR="002D3002" w:rsidRPr="001B5904" w:rsidRDefault="002D3002" w:rsidP="002D3002">
                      <w:pPr>
                        <w:jc w:val="center"/>
                        <w:rPr>
                          <w:sz w:val="24"/>
                          <w:szCs w:val="24"/>
                        </w:rPr>
                      </w:pPr>
                      <w:r w:rsidRPr="001B5904">
                        <w:rPr>
                          <w:rFonts w:hAnsi="Calibri"/>
                          <w:color w:val="FFFFFF" w:themeColor="light1"/>
                          <w:kern w:val="24"/>
                          <w:sz w:val="24"/>
                          <w:szCs w:val="24"/>
                        </w:rPr>
                        <w:t>Google data studio</w:t>
                      </w:r>
                    </w:p>
                  </w:txbxContent>
                </v:textbox>
                <w10:wrap anchorx="margin"/>
              </v:oval>
            </w:pict>
          </mc:Fallback>
        </mc:AlternateContent>
      </w:r>
    </w:p>
    <w:p w14:paraId="44FA9A75" w14:textId="73400B63" w:rsidR="002D3002" w:rsidRDefault="002D3002"/>
    <w:p w14:paraId="0CE7A5D4" w14:textId="2DD17F12" w:rsidR="002D3002" w:rsidRDefault="002D3002"/>
    <w:p w14:paraId="5904B333" w14:textId="245B8751" w:rsidR="002D3002" w:rsidRDefault="002D3002"/>
    <w:p w14:paraId="6662F575" w14:textId="7D6F6AD5" w:rsidR="002D3002" w:rsidRDefault="002D3002"/>
    <w:p w14:paraId="623DA85B" w14:textId="6537FEF3" w:rsidR="001B5904" w:rsidRDefault="001B5904" w:rsidP="006F49E2">
      <w:pPr>
        <w:jc w:val="both"/>
      </w:pPr>
      <w:r>
        <w:t>The data pipeline design for this project was as per the design shown above. Its working is as follows:</w:t>
      </w:r>
    </w:p>
    <w:p w14:paraId="303C8BC4" w14:textId="04B557D8" w:rsidR="001B5904" w:rsidRDefault="001B5904" w:rsidP="006F49E2">
      <w:pPr>
        <w:pStyle w:val="ListParagraph"/>
        <w:numPr>
          <w:ilvl w:val="0"/>
          <w:numId w:val="1"/>
        </w:numPr>
        <w:jc w:val="both"/>
      </w:pPr>
      <w:r>
        <w:t xml:space="preserve">Initially the dataset is uploaded into the storage service on Google cloud platform </w:t>
      </w:r>
    </w:p>
    <w:p w14:paraId="3BF7ABF9" w14:textId="27DFB05A" w:rsidR="001B5904" w:rsidRDefault="001B5904" w:rsidP="006F49E2">
      <w:pPr>
        <w:pStyle w:val="ListParagraph"/>
        <w:numPr>
          <w:ilvl w:val="0"/>
          <w:numId w:val="1"/>
        </w:numPr>
        <w:jc w:val="both"/>
      </w:pPr>
      <w:r>
        <w:t xml:space="preserve">In order to clean the </w:t>
      </w:r>
      <w:proofErr w:type="gramStart"/>
      <w:r>
        <w:t>dataset</w:t>
      </w:r>
      <w:proofErr w:type="gramEnd"/>
      <w:r w:rsidR="00E718C9">
        <w:t xml:space="preserve"> it is exported to </w:t>
      </w:r>
      <w:proofErr w:type="spellStart"/>
      <w:r>
        <w:t>Dataprep</w:t>
      </w:r>
      <w:proofErr w:type="spellEnd"/>
      <w:r>
        <w:t xml:space="preserve"> service</w:t>
      </w:r>
      <w:r w:rsidR="00E718C9">
        <w:t xml:space="preserve"> where </w:t>
      </w:r>
      <w:r>
        <w:t xml:space="preserve">appropriate cleaning tools are available for different </w:t>
      </w:r>
      <w:r w:rsidR="00A53C35">
        <w:t>types of cleaning purposes.</w:t>
      </w:r>
    </w:p>
    <w:p w14:paraId="6F2C5865" w14:textId="48E5B654" w:rsidR="00A53C35" w:rsidRDefault="00A53C35" w:rsidP="006F49E2">
      <w:pPr>
        <w:pStyle w:val="ListParagraph"/>
        <w:numPr>
          <w:ilvl w:val="0"/>
          <w:numId w:val="1"/>
        </w:numPr>
        <w:jc w:val="both"/>
      </w:pPr>
      <w:r>
        <w:t xml:space="preserve">Once the dataset is cleaned in </w:t>
      </w:r>
      <w:proofErr w:type="spellStart"/>
      <w:r>
        <w:t>Dataprep</w:t>
      </w:r>
      <w:proofErr w:type="spellEnd"/>
      <w:r>
        <w:t xml:space="preserve"> it automatically gets stored in the storage console </w:t>
      </w:r>
      <w:r w:rsidR="00E718C9">
        <w:t>under the storage bucket created</w:t>
      </w:r>
      <w:r>
        <w:t xml:space="preserve">. Now in order to transform the cleaned dataset into </w:t>
      </w:r>
      <w:proofErr w:type="spellStart"/>
      <w:r>
        <w:t>Bigquery</w:t>
      </w:r>
      <w:proofErr w:type="spellEnd"/>
      <w:r>
        <w:t xml:space="preserve"> a pipeline is built using Dataflow service </w:t>
      </w:r>
    </w:p>
    <w:p w14:paraId="1D667A46" w14:textId="4C174715" w:rsidR="00A53C35" w:rsidRDefault="00A53C35" w:rsidP="006F49E2">
      <w:pPr>
        <w:pStyle w:val="ListParagraph"/>
        <w:numPr>
          <w:ilvl w:val="0"/>
          <w:numId w:val="1"/>
        </w:numPr>
        <w:jc w:val="both"/>
      </w:pPr>
      <w:r>
        <w:t xml:space="preserve">Further to check whether the </w:t>
      </w:r>
      <w:proofErr w:type="spellStart"/>
      <w:r>
        <w:t>datapipeline</w:t>
      </w:r>
      <w:proofErr w:type="spellEnd"/>
      <w:r>
        <w:t xml:space="preserve"> is successfully built, a simple sql is executed in the </w:t>
      </w:r>
      <w:proofErr w:type="spellStart"/>
      <w:r>
        <w:t>Bigquery</w:t>
      </w:r>
      <w:proofErr w:type="spellEnd"/>
      <w:r>
        <w:t xml:space="preserve"> console</w:t>
      </w:r>
      <w:r w:rsidR="00E718C9">
        <w:t>. Here, the</w:t>
      </w:r>
      <w:r w:rsidR="004450AA">
        <w:t xml:space="preserve"> preview of the dataset will be displayed only if the dataset is successfully transformed from the cloud storage into the table created to </w:t>
      </w:r>
      <w:r w:rsidR="00AD7F14">
        <w:t>hold the</w:t>
      </w:r>
      <w:r w:rsidR="004450AA">
        <w:t xml:space="preserve"> dataset </w:t>
      </w:r>
      <w:r w:rsidR="00E718C9">
        <w:t xml:space="preserve">in </w:t>
      </w:r>
      <w:proofErr w:type="spellStart"/>
      <w:r w:rsidR="00E718C9">
        <w:t>Bigquery</w:t>
      </w:r>
      <w:proofErr w:type="spellEnd"/>
      <w:r w:rsidR="004450AA">
        <w:t>.</w:t>
      </w:r>
    </w:p>
    <w:p w14:paraId="6ADAB326" w14:textId="1D6710D2" w:rsidR="00A53C35" w:rsidRDefault="00A53C35" w:rsidP="006F49E2">
      <w:pPr>
        <w:pStyle w:val="ListParagraph"/>
        <w:numPr>
          <w:ilvl w:val="0"/>
          <w:numId w:val="1"/>
        </w:numPr>
        <w:jc w:val="both"/>
      </w:pPr>
      <w:r>
        <w:t>In order to uncover the insights of the dataset and to meet the user requirement, Google data studio is used where the reports are generated by using different charts to visualize and to carry out this process</w:t>
      </w:r>
      <w:r w:rsidR="004450AA">
        <w:t>,</w:t>
      </w:r>
      <w:r>
        <w:t xml:space="preserve"> the dataset present in </w:t>
      </w:r>
      <w:proofErr w:type="spellStart"/>
      <w:r>
        <w:t>Bigquery</w:t>
      </w:r>
      <w:proofErr w:type="spellEnd"/>
      <w:r>
        <w:t xml:space="preserve"> is exported to google data studio</w:t>
      </w:r>
      <w:r w:rsidR="004450AA">
        <w:t xml:space="preserve"> by clicking on export to Google data studio option on the panel in </w:t>
      </w:r>
      <w:proofErr w:type="spellStart"/>
      <w:r w:rsidR="004450AA">
        <w:t>Bigquery</w:t>
      </w:r>
      <w:proofErr w:type="spellEnd"/>
      <w:r>
        <w:t xml:space="preserve"> </w:t>
      </w:r>
      <w:r w:rsidR="004450AA">
        <w:t>console.</w:t>
      </w:r>
    </w:p>
    <w:p w14:paraId="1A540057" w14:textId="32A6E83A" w:rsidR="002D3002" w:rsidRDefault="002D3002" w:rsidP="006F49E2">
      <w:pPr>
        <w:jc w:val="both"/>
      </w:pPr>
    </w:p>
    <w:p w14:paraId="4827BD54" w14:textId="37972B90" w:rsidR="00A06E66" w:rsidRDefault="00A06E66" w:rsidP="006F49E2">
      <w:pPr>
        <w:jc w:val="both"/>
      </w:pPr>
    </w:p>
    <w:p w14:paraId="3D6F0A4E" w14:textId="67EB27C1" w:rsidR="00A06E66" w:rsidRDefault="00A06E66" w:rsidP="006F49E2">
      <w:pPr>
        <w:jc w:val="both"/>
      </w:pPr>
    </w:p>
    <w:p w14:paraId="4360F3A6" w14:textId="77777777" w:rsidR="00A06E66" w:rsidRDefault="00A06E66" w:rsidP="006F49E2">
      <w:pPr>
        <w:jc w:val="both"/>
      </w:pPr>
    </w:p>
    <w:p w14:paraId="76D01043" w14:textId="270CCDCE" w:rsidR="002D3002" w:rsidRDefault="002D3002" w:rsidP="006F49E2">
      <w:pPr>
        <w:jc w:val="both"/>
      </w:pPr>
    </w:p>
    <w:p w14:paraId="06543FBD" w14:textId="4D7FCF3C" w:rsidR="002D3002" w:rsidRPr="00A06E66" w:rsidRDefault="00D44F24" w:rsidP="006F49E2">
      <w:pPr>
        <w:jc w:val="both"/>
        <w:rPr>
          <w:sz w:val="28"/>
          <w:szCs w:val="28"/>
        </w:rPr>
      </w:pPr>
      <w:r w:rsidRPr="00A06E66">
        <w:rPr>
          <w:sz w:val="28"/>
          <w:szCs w:val="28"/>
        </w:rPr>
        <w:t>MAJOR DEPLOYMENT STEPS</w:t>
      </w:r>
    </w:p>
    <w:p w14:paraId="1DA8F852" w14:textId="5BCCF561" w:rsidR="00711CD2" w:rsidRPr="00A06E66" w:rsidRDefault="00711CD2" w:rsidP="006F49E2">
      <w:pPr>
        <w:jc w:val="both"/>
        <w:rPr>
          <w:b/>
          <w:u w:val="single"/>
        </w:rPr>
      </w:pPr>
      <w:r w:rsidRPr="00A06E66">
        <w:rPr>
          <w:b/>
          <w:u w:val="single"/>
        </w:rPr>
        <w:t>Section A:</w:t>
      </w:r>
      <w:r w:rsidR="00E360BF" w:rsidRPr="00A06E66">
        <w:rPr>
          <w:b/>
          <w:u w:val="single"/>
        </w:rPr>
        <w:t xml:space="preserve"> Uploading the dataset and </w:t>
      </w:r>
      <w:r w:rsidR="003D4D72" w:rsidRPr="00A06E66">
        <w:rPr>
          <w:b/>
          <w:u w:val="single"/>
        </w:rPr>
        <w:t xml:space="preserve">cleaning it using </w:t>
      </w:r>
      <w:proofErr w:type="spellStart"/>
      <w:r w:rsidR="003D4D72" w:rsidRPr="00A06E66">
        <w:rPr>
          <w:b/>
          <w:u w:val="single"/>
        </w:rPr>
        <w:t>Dataprep</w:t>
      </w:r>
      <w:proofErr w:type="spellEnd"/>
    </w:p>
    <w:p w14:paraId="4B599F41" w14:textId="7417A42D" w:rsidR="00A455A1" w:rsidRDefault="00AE7592" w:rsidP="006F49E2">
      <w:pPr>
        <w:jc w:val="both"/>
      </w:pPr>
      <w:r w:rsidRPr="00A06E66">
        <w:rPr>
          <w:b/>
        </w:rPr>
        <w:t>Step 1</w:t>
      </w:r>
      <w:r>
        <w:t xml:space="preserve">: Firstly, the storage bucket is created by clicking on the </w:t>
      </w:r>
      <w:r w:rsidRPr="00A06E66">
        <w:rPr>
          <w:b/>
        </w:rPr>
        <w:t>Storage</w:t>
      </w:r>
      <w:r>
        <w:t xml:space="preserve"> option on </w:t>
      </w:r>
      <w:r w:rsidRPr="00A06E66">
        <w:rPr>
          <w:b/>
        </w:rPr>
        <w:t>Navigation menu</w:t>
      </w:r>
      <w:r>
        <w:t xml:space="preserve"> in the </w:t>
      </w:r>
      <w:proofErr w:type="gramStart"/>
      <w:r>
        <w:t>left hand</w:t>
      </w:r>
      <w:proofErr w:type="gramEnd"/>
      <w:r>
        <w:t xml:space="preserve"> side of the console in order to hold the file</w:t>
      </w:r>
      <w:r w:rsidR="00A455A1">
        <w:t>s</w:t>
      </w:r>
    </w:p>
    <w:p w14:paraId="690C172F" w14:textId="72184743" w:rsidR="006072F4" w:rsidRDefault="00E360BF" w:rsidP="006F49E2">
      <w:pPr>
        <w:jc w:val="both"/>
      </w:pPr>
      <w:r w:rsidRPr="008E3A10">
        <w:rPr>
          <w:b/>
        </w:rPr>
        <w:t xml:space="preserve">Step </w:t>
      </w:r>
      <w:r w:rsidR="00AE7592" w:rsidRPr="008E3A10">
        <w:rPr>
          <w:b/>
        </w:rPr>
        <w:t>2</w:t>
      </w:r>
      <w:r w:rsidRPr="008E3A10">
        <w:rPr>
          <w:b/>
        </w:rPr>
        <w:t>:</w:t>
      </w:r>
      <w:r>
        <w:t xml:space="preserve"> </w:t>
      </w:r>
      <w:r w:rsidR="00AE7592">
        <w:t xml:space="preserve">Secondly, </w:t>
      </w:r>
      <w:proofErr w:type="spellStart"/>
      <w:r w:rsidR="006072F4">
        <w:t>Dataprep</w:t>
      </w:r>
      <w:proofErr w:type="spellEnd"/>
      <w:r w:rsidR="006072F4">
        <w:t xml:space="preserve"> service is used to check whe</w:t>
      </w:r>
      <w:r w:rsidR="00A455A1">
        <w:t>t</w:t>
      </w:r>
      <w:r w:rsidR="006072F4">
        <w:t xml:space="preserve">her the dataset </w:t>
      </w:r>
      <w:proofErr w:type="gramStart"/>
      <w:r w:rsidR="008E3A10">
        <w:t>i</w:t>
      </w:r>
      <w:r w:rsidR="006072F4">
        <w:t>,e</w:t>
      </w:r>
      <w:proofErr w:type="gramEnd"/>
      <w:r w:rsidR="006072F4">
        <w:t xml:space="preserve"> </w:t>
      </w:r>
      <w:r w:rsidR="006072F4" w:rsidRPr="008E3A10">
        <w:rPr>
          <w:b/>
        </w:rPr>
        <w:t>starbucks.csv</w:t>
      </w:r>
      <w:r w:rsidR="006072F4">
        <w:t xml:space="preserve"> file is clean or not. If not, its cleaned by using different cleaning </w:t>
      </w:r>
      <w:r w:rsidR="00C051CB">
        <w:t>tools</w:t>
      </w:r>
      <w:r w:rsidR="006072F4">
        <w:t xml:space="preserve"> available. Here, </w:t>
      </w:r>
      <w:r w:rsidR="008E3A10">
        <w:t>s</w:t>
      </w:r>
      <w:r w:rsidR="006072F4">
        <w:t xml:space="preserve">tarbucks.csv file is imported and columns showing red </w:t>
      </w:r>
      <w:r w:rsidR="00E0674A">
        <w:t>colour</w:t>
      </w:r>
      <w:r w:rsidR="006072F4">
        <w:t xml:space="preserve"> </w:t>
      </w:r>
      <w:r w:rsidR="00A455A1">
        <w:t>on</w:t>
      </w:r>
      <w:r w:rsidR="006072F4">
        <w:t xml:space="preserve"> the title will be edited as it indicates the column is unclean.</w:t>
      </w:r>
    </w:p>
    <w:p w14:paraId="14065FC5" w14:textId="3D4F36D8" w:rsidR="00A455A1" w:rsidRDefault="006072F4" w:rsidP="006F49E2">
      <w:pPr>
        <w:jc w:val="both"/>
      </w:pPr>
      <w:r w:rsidRPr="008E3A10">
        <w:rPr>
          <w:b/>
        </w:rPr>
        <w:t>Step 3:</w:t>
      </w:r>
      <w:r>
        <w:t xml:space="preserve"> Once after the dataset is clean, </w:t>
      </w:r>
      <w:proofErr w:type="gramStart"/>
      <w:r w:rsidRPr="008E3A10">
        <w:rPr>
          <w:b/>
        </w:rPr>
        <w:t>Run</w:t>
      </w:r>
      <w:proofErr w:type="gramEnd"/>
      <w:r w:rsidRPr="008E3A10">
        <w:rPr>
          <w:b/>
        </w:rPr>
        <w:t xml:space="preserve"> job</w:t>
      </w:r>
      <w:r>
        <w:t xml:space="preserve"> option is clicked to store the cleaned dataset under the storage bucket created earlier.</w:t>
      </w:r>
      <w:r w:rsidR="00A455A1">
        <w:t xml:space="preserve"> Besides, by clicking on the project id reflected on the left side of the console in </w:t>
      </w:r>
      <w:proofErr w:type="spellStart"/>
      <w:r w:rsidR="00A455A1">
        <w:t>BigQuery</w:t>
      </w:r>
      <w:proofErr w:type="spellEnd"/>
      <w:r w:rsidR="00A455A1">
        <w:t xml:space="preserve"> service, a destination table is created to hold the dataset.</w:t>
      </w:r>
    </w:p>
    <w:p w14:paraId="13D0C072" w14:textId="3D230A77" w:rsidR="006072F4" w:rsidRDefault="006072F4" w:rsidP="006F49E2">
      <w:pPr>
        <w:jc w:val="both"/>
      </w:pPr>
    </w:p>
    <w:p w14:paraId="0455411D" w14:textId="5C0A05E1" w:rsidR="00A71ACC" w:rsidRPr="008E3A10" w:rsidRDefault="00A71ACC" w:rsidP="006F49E2">
      <w:pPr>
        <w:jc w:val="both"/>
        <w:rPr>
          <w:b/>
          <w:u w:val="single"/>
        </w:rPr>
      </w:pPr>
      <w:r w:rsidRPr="008E3A10">
        <w:rPr>
          <w:b/>
          <w:u w:val="single"/>
        </w:rPr>
        <w:t xml:space="preserve">Section B: </w:t>
      </w:r>
      <w:r w:rsidR="00A455A1" w:rsidRPr="008E3A10">
        <w:rPr>
          <w:b/>
          <w:u w:val="single"/>
        </w:rPr>
        <w:t>Building a data</w:t>
      </w:r>
      <w:r w:rsidR="006B66A0" w:rsidRPr="008E3A10">
        <w:rPr>
          <w:b/>
          <w:u w:val="single"/>
        </w:rPr>
        <w:t xml:space="preserve"> </w:t>
      </w:r>
      <w:r w:rsidR="00A455A1" w:rsidRPr="008E3A10">
        <w:rPr>
          <w:b/>
          <w:u w:val="single"/>
        </w:rPr>
        <w:t xml:space="preserve">pipeline using Dataflow service </w:t>
      </w:r>
    </w:p>
    <w:p w14:paraId="16D32CE7" w14:textId="6BBA2C25" w:rsidR="00711CD2" w:rsidRDefault="00A455A1" w:rsidP="006F49E2">
      <w:pPr>
        <w:jc w:val="both"/>
      </w:pPr>
      <w:r w:rsidRPr="008E3A10">
        <w:rPr>
          <w:b/>
        </w:rPr>
        <w:t>Step 1:</w:t>
      </w:r>
      <w:r>
        <w:t xml:space="preserve"> </w:t>
      </w:r>
      <w:r w:rsidR="006B66A0">
        <w:t xml:space="preserve">In order to build a data pipeline to transform the cleaned batch data stored under the storage bucket to </w:t>
      </w:r>
      <w:proofErr w:type="spellStart"/>
      <w:r w:rsidR="006B66A0">
        <w:t>BigQuery</w:t>
      </w:r>
      <w:proofErr w:type="spellEnd"/>
      <w:r w:rsidR="006B66A0">
        <w:t>, Dataflow service is used. Here t</w:t>
      </w:r>
      <w:r w:rsidR="00691D90">
        <w:t>o execute t</w:t>
      </w:r>
      <w:r w:rsidR="006B66A0">
        <w:t>he job</w:t>
      </w:r>
      <w:r w:rsidR="00C051CB">
        <w:t>,</w:t>
      </w:r>
      <w:r w:rsidR="00691D90">
        <w:t xml:space="preserve"> </w:t>
      </w:r>
      <w:r w:rsidR="00691D90" w:rsidRPr="008E3A10">
        <w:rPr>
          <w:b/>
        </w:rPr>
        <w:t xml:space="preserve">Text files on Cloud storage to </w:t>
      </w:r>
      <w:proofErr w:type="spellStart"/>
      <w:r w:rsidR="00691D90" w:rsidRPr="008E3A10">
        <w:rPr>
          <w:b/>
        </w:rPr>
        <w:t>BigQuery</w:t>
      </w:r>
      <w:proofErr w:type="spellEnd"/>
      <w:r w:rsidR="00691D90">
        <w:t xml:space="preserve"> template</w:t>
      </w:r>
      <w:r w:rsidR="006B66A0">
        <w:t xml:space="preserve"> is </w:t>
      </w:r>
      <w:r w:rsidR="00691D90">
        <w:t>selected</w:t>
      </w:r>
      <w:r w:rsidR="006B66A0">
        <w:t>.</w:t>
      </w:r>
    </w:p>
    <w:p w14:paraId="6002C623" w14:textId="64397B03" w:rsidR="006B66A0" w:rsidRDefault="006B66A0" w:rsidP="006F49E2">
      <w:pPr>
        <w:jc w:val="both"/>
      </w:pPr>
      <w:r w:rsidRPr="008E3A10">
        <w:rPr>
          <w:b/>
        </w:rPr>
        <w:t>Step 2:</w:t>
      </w:r>
      <w:r>
        <w:t xml:space="preserve"> </w:t>
      </w:r>
      <w:r w:rsidR="00691D90">
        <w:t xml:space="preserve">The </w:t>
      </w:r>
      <w:r w:rsidR="00494AD1">
        <w:t>template</w:t>
      </w:r>
      <w:r w:rsidR="00691D90">
        <w:t xml:space="preserve"> selected</w:t>
      </w:r>
      <w:r w:rsidR="00494AD1">
        <w:t xml:space="preserve"> requires </w:t>
      </w:r>
      <w:r w:rsidR="00494AD1" w:rsidRPr="00E0674A">
        <w:rPr>
          <w:b/>
        </w:rPr>
        <w:t>json</w:t>
      </w:r>
      <w:r w:rsidR="00494AD1">
        <w:t xml:space="preserve"> </w:t>
      </w:r>
      <w:r w:rsidR="00691D90">
        <w:t xml:space="preserve">and </w:t>
      </w:r>
      <w:r w:rsidR="00691D90" w:rsidRPr="00E0674A">
        <w:rPr>
          <w:b/>
        </w:rPr>
        <w:t>.</w:t>
      </w:r>
      <w:proofErr w:type="spellStart"/>
      <w:r w:rsidR="00691D90" w:rsidRPr="00E0674A">
        <w:rPr>
          <w:b/>
        </w:rPr>
        <w:t>js</w:t>
      </w:r>
      <w:proofErr w:type="spellEnd"/>
      <w:r w:rsidR="00691D90">
        <w:t xml:space="preserve"> file </w:t>
      </w:r>
      <w:r w:rsidR="00494AD1">
        <w:t xml:space="preserve">where the schema of the dataset </w:t>
      </w:r>
      <w:r w:rsidR="00691D90">
        <w:t xml:space="preserve">and logic to transform the lines of text </w:t>
      </w:r>
      <w:r w:rsidR="00C051CB">
        <w:t>should be defined respectively</w:t>
      </w:r>
      <w:r w:rsidR="00494AD1">
        <w:t>. Based on t</w:t>
      </w:r>
      <w:r w:rsidR="00691D90">
        <w:t xml:space="preserve">hese files </w:t>
      </w:r>
      <w:r w:rsidR="00494AD1">
        <w:t xml:space="preserve">a </w:t>
      </w:r>
      <w:r w:rsidR="00E0674A">
        <w:t>data pipeline</w:t>
      </w:r>
      <w:r w:rsidR="00494AD1">
        <w:t xml:space="preserve"> is built to transform the batch data from the storage to </w:t>
      </w:r>
      <w:proofErr w:type="spellStart"/>
      <w:r w:rsidR="00494AD1">
        <w:t>Bigquery</w:t>
      </w:r>
      <w:proofErr w:type="spellEnd"/>
      <w:r w:rsidR="00494AD1">
        <w:t>.</w:t>
      </w:r>
      <w:r w:rsidR="00047E07" w:rsidRPr="00047E07">
        <w:t xml:space="preserve"> </w:t>
      </w:r>
      <w:r w:rsidR="00047E07">
        <w:t>Therefore, json file along with .</w:t>
      </w:r>
      <w:proofErr w:type="spellStart"/>
      <w:r w:rsidR="00047E07">
        <w:t>js</w:t>
      </w:r>
      <w:proofErr w:type="spellEnd"/>
      <w:r w:rsidR="00047E07">
        <w:t xml:space="preserve"> file is created and uploaded into google cloud storage console</w:t>
      </w:r>
      <w:r w:rsidR="00494AD1">
        <w:t>.</w:t>
      </w:r>
    </w:p>
    <w:p w14:paraId="5D2560ED" w14:textId="188D0E59" w:rsidR="00494AD1" w:rsidRDefault="00494AD1" w:rsidP="006F49E2">
      <w:pPr>
        <w:jc w:val="both"/>
      </w:pPr>
      <w:r w:rsidRPr="008E3A10">
        <w:rPr>
          <w:b/>
        </w:rPr>
        <w:t xml:space="preserve">Step </w:t>
      </w:r>
      <w:r w:rsidR="00691D90" w:rsidRPr="008E3A10">
        <w:rPr>
          <w:b/>
        </w:rPr>
        <w:t xml:space="preserve">3: </w:t>
      </w:r>
      <w:r w:rsidR="00691D90">
        <w:t xml:space="preserve">Further, the job is </w:t>
      </w:r>
      <w:r w:rsidR="00E0674A">
        <w:t>executed,</w:t>
      </w:r>
      <w:r w:rsidR="00691D90">
        <w:t xml:space="preserve"> and the data</w:t>
      </w:r>
      <w:r w:rsidR="00E0674A">
        <w:t xml:space="preserve"> </w:t>
      </w:r>
      <w:r w:rsidR="00691D90">
        <w:t xml:space="preserve">pipeline is built </w:t>
      </w:r>
    </w:p>
    <w:p w14:paraId="537C6B14" w14:textId="77777777" w:rsidR="00691D90" w:rsidRDefault="00691D90" w:rsidP="006F49E2">
      <w:pPr>
        <w:jc w:val="both"/>
      </w:pPr>
    </w:p>
    <w:p w14:paraId="574B8654" w14:textId="6724CF8E" w:rsidR="00691D90" w:rsidRPr="008E3A10" w:rsidRDefault="00691D90" w:rsidP="006F49E2">
      <w:pPr>
        <w:jc w:val="both"/>
        <w:rPr>
          <w:b/>
          <w:u w:val="single"/>
        </w:rPr>
      </w:pPr>
      <w:r w:rsidRPr="008E3A10">
        <w:rPr>
          <w:b/>
          <w:u w:val="single"/>
        </w:rPr>
        <w:t xml:space="preserve">Section C: Execution of sql command in </w:t>
      </w:r>
      <w:proofErr w:type="spellStart"/>
      <w:r w:rsidRPr="008E3A10">
        <w:rPr>
          <w:b/>
          <w:u w:val="single"/>
        </w:rPr>
        <w:t>BigQuery</w:t>
      </w:r>
      <w:proofErr w:type="spellEnd"/>
      <w:r w:rsidRPr="008E3A10">
        <w:rPr>
          <w:b/>
          <w:u w:val="single"/>
        </w:rPr>
        <w:t xml:space="preserve"> to check whether the data pipeline is created successfully </w:t>
      </w:r>
    </w:p>
    <w:p w14:paraId="0A3B6D01" w14:textId="12582152" w:rsidR="00691D90" w:rsidRDefault="00691D90" w:rsidP="006F49E2">
      <w:pPr>
        <w:jc w:val="both"/>
      </w:pPr>
      <w:r w:rsidRPr="008E3A10">
        <w:rPr>
          <w:b/>
        </w:rPr>
        <w:t xml:space="preserve">Step 1: </w:t>
      </w:r>
      <w:r>
        <w:t xml:space="preserve">In the </w:t>
      </w:r>
      <w:proofErr w:type="spellStart"/>
      <w:r>
        <w:t>BigQuery</w:t>
      </w:r>
      <w:proofErr w:type="spellEnd"/>
      <w:r>
        <w:t xml:space="preserve"> console a sql command is </w:t>
      </w:r>
      <w:proofErr w:type="spellStart"/>
      <w:r>
        <w:t>exceuted</w:t>
      </w:r>
      <w:proofErr w:type="spellEnd"/>
      <w:r>
        <w:t xml:space="preserve"> to display the</w:t>
      </w:r>
      <w:r w:rsidR="009828D2">
        <w:t xml:space="preserve"> preview of the file</w:t>
      </w:r>
      <w:r>
        <w:t xml:space="preserve"> to check whether the </w:t>
      </w:r>
      <w:r w:rsidR="009828D2">
        <w:t>starbucks.csv file</w:t>
      </w:r>
      <w:r>
        <w:t xml:space="preserve"> is successfully loaded into the destination table </w:t>
      </w:r>
      <w:r w:rsidR="009828D2">
        <w:t xml:space="preserve">named </w:t>
      </w:r>
      <w:r w:rsidR="009828D2" w:rsidRPr="008E3A10">
        <w:t>‘</w:t>
      </w:r>
      <w:proofErr w:type="spellStart"/>
      <w:r w:rsidR="009828D2" w:rsidRPr="008E3A10">
        <w:t>realtime</w:t>
      </w:r>
      <w:proofErr w:type="spellEnd"/>
      <w:r w:rsidR="009828D2" w:rsidRPr="008E3A10">
        <w:t>’</w:t>
      </w:r>
      <w:r w:rsidR="00C051CB">
        <w:t>,</w:t>
      </w:r>
      <w:r w:rsidR="009828D2">
        <w:t xml:space="preserve"> </w:t>
      </w:r>
      <w:r>
        <w:t>from the cloud storage</w:t>
      </w:r>
      <w:r w:rsidR="00C051CB">
        <w:t>.</w:t>
      </w:r>
    </w:p>
    <w:p w14:paraId="01A7CB00" w14:textId="5C87483B" w:rsidR="009828D2" w:rsidRDefault="009828D2" w:rsidP="006F49E2">
      <w:pPr>
        <w:jc w:val="both"/>
      </w:pPr>
      <w:r w:rsidRPr="008E3A10">
        <w:rPr>
          <w:b/>
        </w:rPr>
        <w:t>Step 2:</w:t>
      </w:r>
      <w:r>
        <w:t xml:space="preserve"> Once after confirming the presence of a file in the destination table, its exported to Google data studio by clicking on </w:t>
      </w:r>
      <w:r w:rsidRPr="008E3A10">
        <w:rPr>
          <w:b/>
        </w:rPr>
        <w:t>Explore in data studio</w:t>
      </w:r>
      <w:r>
        <w:t xml:space="preserve"> option present on the top section of the console</w:t>
      </w:r>
    </w:p>
    <w:p w14:paraId="4CEAF3CC" w14:textId="77777777" w:rsidR="00606635" w:rsidRDefault="00606635" w:rsidP="006F49E2">
      <w:pPr>
        <w:jc w:val="both"/>
      </w:pPr>
    </w:p>
    <w:p w14:paraId="7D7DB0FF" w14:textId="236DE3BE" w:rsidR="009828D2" w:rsidRPr="008E3A10" w:rsidRDefault="009828D2" w:rsidP="006F49E2">
      <w:pPr>
        <w:jc w:val="both"/>
        <w:rPr>
          <w:b/>
          <w:u w:val="single"/>
        </w:rPr>
      </w:pPr>
      <w:r w:rsidRPr="008E3A10">
        <w:rPr>
          <w:b/>
          <w:u w:val="single"/>
        </w:rPr>
        <w:t>Section D: Exploring Data studio to visualize the dataset</w:t>
      </w:r>
    </w:p>
    <w:p w14:paraId="49C6AB97" w14:textId="4A5BA1BE" w:rsidR="009828D2" w:rsidRDefault="009828D2" w:rsidP="006F49E2">
      <w:pPr>
        <w:jc w:val="both"/>
      </w:pPr>
      <w:r w:rsidRPr="008E3A10">
        <w:rPr>
          <w:b/>
        </w:rPr>
        <w:t>Step1:</w:t>
      </w:r>
      <w:r>
        <w:t xml:space="preserve"> </w:t>
      </w:r>
      <w:r w:rsidR="006F363F">
        <w:t xml:space="preserve">After exporting the file from </w:t>
      </w:r>
      <w:proofErr w:type="spellStart"/>
      <w:r w:rsidR="006F363F">
        <w:t>bigquery</w:t>
      </w:r>
      <w:proofErr w:type="spellEnd"/>
      <w:r w:rsidR="006F363F">
        <w:t xml:space="preserve"> to data studio it can be visua</w:t>
      </w:r>
      <w:r w:rsidR="00D85EA2">
        <w:t>lized by using various charts like tables, bar charts, time series, pie charts, scatter and bubble charts and so on.</w:t>
      </w:r>
    </w:p>
    <w:p w14:paraId="3858DB2D" w14:textId="710C7240" w:rsidR="00D85EA2" w:rsidRDefault="00D85EA2" w:rsidP="006F49E2">
      <w:pPr>
        <w:jc w:val="both"/>
      </w:pPr>
      <w:r w:rsidRPr="008E3A10">
        <w:rPr>
          <w:b/>
        </w:rPr>
        <w:t>Step 2:</w:t>
      </w:r>
      <w:r>
        <w:t xml:space="preserve"> Here, the </w:t>
      </w:r>
      <w:proofErr w:type="spellStart"/>
      <w:r>
        <w:t>starbucks</w:t>
      </w:r>
      <w:proofErr w:type="spellEnd"/>
      <w:r>
        <w:t xml:space="preserve"> dataset is visualized using </w:t>
      </w:r>
      <w:r w:rsidRPr="008E3A10">
        <w:rPr>
          <w:b/>
        </w:rPr>
        <w:t>geo map</w:t>
      </w:r>
      <w:r w:rsidR="00C051CB">
        <w:t xml:space="preserve"> chart</w:t>
      </w:r>
      <w:r>
        <w:t xml:space="preserve"> by selecting </w:t>
      </w:r>
      <w:r w:rsidRPr="008E3A10">
        <w:rPr>
          <w:b/>
        </w:rPr>
        <w:t>country</w:t>
      </w:r>
      <w:r>
        <w:t xml:space="preserve"> in dimension section and</w:t>
      </w:r>
      <w:r w:rsidRPr="008E3A10">
        <w:rPr>
          <w:b/>
        </w:rPr>
        <w:t xml:space="preserve"> </w:t>
      </w:r>
      <w:proofErr w:type="spellStart"/>
      <w:r w:rsidRPr="008E3A10">
        <w:rPr>
          <w:b/>
        </w:rPr>
        <w:t>store_number</w:t>
      </w:r>
      <w:proofErr w:type="spellEnd"/>
      <w:r>
        <w:t xml:space="preserve"> in metric section.</w:t>
      </w:r>
    </w:p>
    <w:p w14:paraId="7158D55E" w14:textId="5A939188" w:rsidR="00D85EA2" w:rsidRDefault="00D85EA2" w:rsidP="006F49E2">
      <w:pPr>
        <w:jc w:val="both"/>
      </w:pPr>
      <w:r w:rsidRPr="008E3A10">
        <w:rPr>
          <w:b/>
        </w:rPr>
        <w:lastRenderedPageBreak/>
        <w:t>Step 3:</w:t>
      </w:r>
      <w:r>
        <w:t xml:space="preserve"> Further to make the visualization report more attractive, legend can be enabled where different </w:t>
      </w:r>
      <w:r w:rsidR="00C21690">
        <w:t>colours</w:t>
      </w:r>
      <w:r>
        <w:t xml:space="preserve"> can be selected that distinguishes countries having different data. </w:t>
      </w:r>
      <w:proofErr w:type="gramStart"/>
      <w:r>
        <w:t>Similarly</w:t>
      </w:r>
      <w:proofErr w:type="gramEnd"/>
      <w:r>
        <w:t xml:space="preserve"> background and border </w:t>
      </w:r>
      <w:r w:rsidR="00C21690">
        <w:t>colour</w:t>
      </w:r>
      <w:r>
        <w:t xml:space="preserve"> can </w:t>
      </w:r>
      <w:r w:rsidR="00C051CB">
        <w:t xml:space="preserve">also </w:t>
      </w:r>
      <w:r>
        <w:t>be set</w:t>
      </w:r>
      <w:r w:rsidR="00C051CB">
        <w:t>.</w:t>
      </w:r>
    </w:p>
    <w:p w14:paraId="6A42F56E" w14:textId="77777777" w:rsidR="00C21690" w:rsidRDefault="00C21690" w:rsidP="006F49E2">
      <w:pPr>
        <w:jc w:val="both"/>
      </w:pPr>
    </w:p>
    <w:p w14:paraId="7AC46930" w14:textId="203B0656" w:rsidR="00D85EA2" w:rsidRPr="008E3A10" w:rsidRDefault="00D85EA2" w:rsidP="006F49E2">
      <w:pPr>
        <w:jc w:val="both"/>
        <w:rPr>
          <w:sz w:val="28"/>
          <w:szCs w:val="28"/>
        </w:rPr>
      </w:pPr>
      <w:r w:rsidRPr="008E3A10">
        <w:rPr>
          <w:sz w:val="28"/>
          <w:szCs w:val="28"/>
        </w:rPr>
        <w:t>RESULTS</w:t>
      </w:r>
    </w:p>
    <w:p w14:paraId="136ED0EF" w14:textId="36D0EB54" w:rsidR="00D85EA2" w:rsidRPr="008E3A10" w:rsidRDefault="00723256" w:rsidP="006F49E2">
      <w:pPr>
        <w:jc w:val="both"/>
        <w:rPr>
          <w:b/>
          <w:u w:val="single"/>
        </w:rPr>
      </w:pPr>
      <w:r w:rsidRPr="008E3A10">
        <w:rPr>
          <w:b/>
          <w:u w:val="single"/>
        </w:rPr>
        <w:t xml:space="preserve">Results of Section A: </w:t>
      </w:r>
    </w:p>
    <w:p w14:paraId="07E0BFC6" w14:textId="640E0195" w:rsidR="00723256" w:rsidRDefault="00723256" w:rsidP="006F49E2">
      <w:pPr>
        <w:jc w:val="both"/>
      </w:pPr>
      <w:r w:rsidRPr="008E3A10">
        <w:rPr>
          <w:b/>
        </w:rPr>
        <w:t>Task 1:</w:t>
      </w:r>
      <w:r>
        <w:t xml:space="preserve"> A bucket is created named </w:t>
      </w:r>
      <w:r w:rsidR="00C21690">
        <w:t>‘</w:t>
      </w:r>
      <w:proofErr w:type="spellStart"/>
      <w:r>
        <w:t>bucket_name_td</w:t>
      </w:r>
      <w:proofErr w:type="spellEnd"/>
      <w:r w:rsidR="00C21690">
        <w:t>’</w:t>
      </w:r>
      <w:r>
        <w:t xml:space="preserve"> as shown below by clicking on the </w:t>
      </w:r>
      <w:r w:rsidRPr="008E3A10">
        <w:rPr>
          <w:b/>
        </w:rPr>
        <w:t>create bucket</w:t>
      </w:r>
      <w:r>
        <w:t xml:space="preserve"> option present at the top of the panel</w:t>
      </w:r>
    </w:p>
    <w:p w14:paraId="60F274C6" w14:textId="5787409D" w:rsidR="00723256" w:rsidRDefault="00723256" w:rsidP="006F49E2">
      <w:pPr>
        <w:jc w:val="both"/>
      </w:pPr>
      <w:r>
        <w:rPr>
          <w:noProof/>
        </w:rPr>
        <w:drawing>
          <wp:inline distT="0" distB="0" distL="0" distR="0" wp14:anchorId="32DE5C6F" wp14:editId="1FADB3F6">
            <wp:extent cx="5731510" cy="2141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2141220"/>
                    </a:xfrm>
                    <a:prstGeom prst="rect">
                      <a:avLst/>
                    </a:prstGeom>
                  </pic:spPr>
                </pic:pic>
              </a:graphicData>
            </a:graphic>
          </wp:inline>
        </w:drawing>
      </w:r>
    </w:p>
    <w:p w14:paraId="7AC6BA7F" w14:textId="59F2187B" w:rsidR="00723256" w:rsidRDefault="00723256" w:rsidP="006F49E2">
      <w:pPr>
        <w:jc w:val="both"/>
      </w:pPr>
      <w:r w:rsidRPr="008E3A10">
        <w:rPr>
          <w:b/>
        </w:rPr>
        <w:t xml:space="preserve">Task 2: </w:t>
      </w:r>
      <w:r>
        <w:t xml:space="preserve">Here starbucks.csv file is imported from local storage in </w:t>
      </w:r>
      <w:proofErr w:type="spellStart"/>
      <w:r>
        <w:t>Dataprep</w:t>
      </w:r>
      <w:proofErr w:type="spellEnd"/>
      <w:r>
        <w:t xml:space="preserve"> as shown below</w:t>
      </w:r>
      <w:r w:rsidR="001175AE">
        <w:t xml:space="preserve"> </w:t>
      </w:r>
      <w:r>
        <w:t xml:space="preserve">to clean the file </w:t>
      </w:r>
    </w:p>
    <w:p w14:paraId="5AF46D36" w14:textId="392E61C4" w:rsidR="00691D90" w:rsidRDefault="00691D90" w:rsidP="006F49E2">
      <w:pPr>
        <w:jc w:val="both"/>
      </w:pPr>
    </w:p>
    <w:p w14:paraId="23A7EBD6" w14:textId="3AB2650B" w:rsidR="002D3002" w:rsidRDefault="00723256" w:rsidP="006F49E2">
      <w:pPr>
        <w:jc w:val="both"/>
      </w:pPr>
      <w:r>
        <w:rPr>
          <w:noProof/>
        </w:rPr>
        <w:drawing>
          <wp:inline distT="0" distB="0" distL="0" distR="0" wp14:anchorId="3CAC3AA8" wp14:editId="5CE991F2">
            <wp:extent cx="5731510" cy="2856865"/>
            <wp:effectExtent l="0" t="0" r="254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2856865"/>
                    </a:xfrm>
                    <a:prstGeom prst="rect">
                      <a:avLst/>
                    </a:prstGeom>
                  </pic:spPr>
                </pic:pic>
              </a:graphicData>
            </a:graphic>
          </wp:inline>
        </w:drawing>
      </w:r>
    </w:p>
    <w:p w14:paraId="68DB3A20" w14:textId="77777777" w:rsidR="008E3A10" w:rsidRDefault="008E3A10" w:rsidP="006F49E2">
      <w:pPr>
        <w:jc w:val="both"/>
      </w:pPr>
    </w:p>
    <w:p w14:paraId="15399C1D" w14:textId="067B74D0" w:rsidR="00723256" w:rsidRDefault="00723256" w:rsidP="006F49E2">
      <w:pPr>
        <w:jc w:val="both"/>
      </w:pPr>
      <w:r w:rsidRPr="008E3A10">
        <w:rPr>
          <w:b/>
        </w:rPr>
        <w:t>Task 3:</w:t>
      </w:r>
      <w:r>
        <w:t xml:space="preserve"> </w:t>
      </w:r>
      <w:r w:rsidR="001175AE">
        <w:t xml:space="preserve">In starbucks.csv file, missing values found in Postcode column were cleaned by replacing it with NULL values. In Store Number and Postcode columns there were mismatched values and to clean </w:t>
      </w:r>
      <w:r w:rsidR="001175AE">
        <w:lastRenderedPageBreak/>
        <w:t xml:space="preserve">them they were replaced with the last valid value as shown below. Here all these steps are displayed in the </w:t>
      </w:r>
      <w:r w:rsidR="00C051CB">
        <w:t>right</w:t>
      </w:r>
      <w:r w:rsidR="001175AE">
        <w:t xml:space="preserve"> side of the window under Recipe section as shown below</w:t>
      </w:r>
    </w:p>
    <w:p w14:paraId="528F5941" w14:textId="3D51C361" w:rsidR="00723256" w:rsidRDefault="00723256" w:rsidP="006F49E2">
      <w:pPr>
        <w:jc w:val="both"/>
      </w:pPr>
      <w:r w:rsidRPr="00723256">
        <w:rPr>
          <w:noProof/>
        </w:rPr>
        <w:drawing>
          <wp:inline distT="0" distB="0" distL="0" distR="0" wp14:anchorId="4EE0A0C5" wp14:editId="7BC2645F">
            <wp:extent cx="5731510" cy="2584450"/>
            <wp:effectExtent l="0" t="0" r="2540" b="6350"/>
            <wp:docPr id="18" name="Content Placeholder 17">
              <a:extLst xmlns:a="http://schemas.openxmlformats.org/drawingml/2006/main">
                <a:ext uri="{FF2B5EF4-FFF2-40B4-BE49-F238E27FC236}">
                  <a16:creationId xmlns:a16="http://schemas.microsoft.com/office/drawing/2014/main" id="{B22E3B27-378C-46ED-93D8-6C59D950147E}"/>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18" name="Content Placeholder 17">
                      <a:extLst>
                        <a:ext uri="{FF2B5EF4-FFF2-40B4-BE49-F238E27FC236}">
                          <a16:creationId xmlns:a16="http://schemas.microsoft.com/office/drawing/2014/main" id="{B22E3B27-378C-46ED-93D8-6C59D950147E}"/>
                        </a:ext>
                      </a:extLst>
                    </pic:cNvPr>
                    <pic:cNvPicPr>
                      <a:picLocks noGrp="1"/>
                    </pic:cNvPicPr>
                  </pic:nvPicPr>
                  <pic:blipFill>
                    <a:blip r:embed="rId9"/>
                    <a:stretch>
                      <a:fillRect/>
                    </a:stretch>
                  </pic:blipFill>
                  <pic:spPr>
                    <a:xfrm>
                      <a:off x="0" y="0"/>
                      <a:ext cx="5731510" cy="2584450"/>
                    </a:xfrm>
                    <a:prstGeom prst="rect">
                      <a:avLst/>
                    </a:prstGeom>
                    <a:effectLst/>
                  </pic:spPr>
                </pic:pic>
              </a:graphicData>
            </a:graphic>
          </wp:inline>
        </w:drawing>
      </w:r>
    </w:p>
    <w:p w14:paraId="04C12D58" w14:textId="77777777" w:rsidR="008E3A10" w:rsidRDefault="008E3A10" w:rsidP="006F49E2">
      <w:pPr>
        <w:jc w:val="both"/>
      </w:pPr>
    </w:p>
    <w:p w14:paraId="0F2AEF59" w14:textId="589B4D83" w:rsidR="009B28D6" w:rsidRDefault="009B28D6" w:rsidP="006F49E2">
      <w:pPr>
        <w:jc w:val="both"/>
      </w:pPr>
      <w:proofErr w:type="spellStart"/>
      <w:r w:rsidRPr="008E3A10">
        <w:rPr>
          <w:b/>
        </w:rPr>
        <w:t>Taks</w:t>
      </w:r>
      <w:proofErr w:type="spellEnd"/>
      <w:r w:rsidRPr="008E3A10">
        <w:rPr>
          <w:b/>
        </w:rPr>
        <w:t xml:space="preserve"> 4:</w:t>
      </w:r>
      <w:r>
        <w:t xml:space="preserve"> </w:t>
      </w:r>
      <w:r w:rsidR="001175AE">
        <w:t xml:space="preserve">Once after the file is free from all errors, </w:t>
      </w:r>
      <w:proofErr w:type="gramStart"/>
      <w:r w:rsidR="001175AE" w:rsidRPr="008E3A10">
        <w:rPr>
          <w:b/>
        </w:rPr>
        <w:t>Run</w:t>
      </w:r>
      <w:proofErr w:type="gramEnd"/>
      <w:r w:rsidR="001175AE" w:rsidRPr="008E3A10">
        <w:rPr>
          <w:b/>
        </w:rPr>
        <w:t xml:space="preserve"> job</w:t>
      </w:r>
      <w:r w:rsidR="001175AE">
        <w:t xml:space="preserve"> option is clicked and a new window pops up showing the location where the cleaned file will be stored as shown below</w:t>
      </w:r>
    </w:p>
    <w:p w14:paraId="1DD43A0A" w14:textId="01F538ED" w:rsidR="009B28D6" w:rsidRDefault="009B28D6" w:rsidP="006F49E2">
      <w:pPr>
        <w:jc w:val="both"/>
      </w:pPr>
      <w:r>
        <w:rPr>
          <w:noProof/>
        </w:rPr>
        <w:drawing>
          <wp:inline distT="0" distB="0" distL="0" distR="0" wp14:anchorId="6B75B262" wp14:editId="7C15313D">
            <wp:extent cx="5731510" cy="26136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613660"/>
                    </a:xfrm>
                    <a:prstGeom prst="rect">
                      <a:avLst/>
                    </a:prstGeom>
                  </pic:spPr>
                </pic:pic>
              </a:graphicData>
            </a:graphic>
          </wp:inline>
        </w:drawing>
      </w:r>
    </w:p>
    <w:p w14:paraId="3795992A" w14:textId="77777777" w:rsidR="008E3A10" w:rsidRDefault="008E3A10" w:rsidP="006F49E2">
      <w:pPr>
        <w:jc w:val="both"/>
      </w:pPr>
    </w:p>
    <w:p w14:paraId="60AA8C8B" w14:textId="55B0C536" w:rsidR="00047E07" w:rsidRPr="008E3A10" w:rsidRDefault="00047E07" w:rsidP="006F49E2">
      <w:pPr>
        <w:jc w:val="both"/>
        <w:rPr>
          <w:b/>
          <w:u w:val="single"/>
        </w:rPr>
      </w:pPr>
      <w:r w:rsidRPr="008E3A10">
        <w:rPr>
          <w:b/>
          <w:u w:val="single"/>
        </w:rPr>
        <w:t>Results of Section B:</w:t>
      </w:r>
    </w:p>
    <w:p w14:paraId="798A79E9" w14:textId="2D1E4735" w:rsidR="00047E07" w:rsidRDefault="00047E07" w:rsidP="006F49E2">
      <w:pPr>
        <w:jc w:val="both"/>
      </w:pPr>
      <w:r w:rsidRPr="008E3A10">
        <w:rPr>
          <w:b/>
        </w:rPr>
        <w:t>Task 1:</w:t>
      </w:r>
      <w:r>
        <w:t xml:space="preserve"> To execute a job to transform the dataset from the cloud storage to </w:t>
      </w:r>
      <w:proofErr w:type="spellStart"/>
      <w:r>
        <w:t>Bigquery</w:t>
      </w:r>
      <w:proofErr w:type="spellEnd"/>
      <w:r>
        <w:t xml:space="preserve"> ‘</w:t>
      </w:r>
      <w:r w:rsidRPr="008E3A10">
        <w:rPr>
          <w:b/>
        </w:rPr>
        <w:t xml:space="preserve">Text Files on Cloud Storage </w:t>
      </w:r>
      <w:proofErr w:type="spellStart"/>
      <w:r w:rsidRPr="008E3A10">
        <w:rPr>
          <w:b/>
        </w:rPr>
        <w:t>BigQuery</w:t>
      </w:r>
      <w:proofErr w:type="spellEnd"/>
      <w:r w:rsidRPr="008E3A10">
        <w:rPr>
          <w:b/>
        </w:rPr>
        <w:t>’</w:t>
      </w:r>
      <w:r>
        <w:t xml:space="preserve"> template is selected as shown</w:t>
      </w:r>
    </w:p>
    <w:p w14:paraId="23CDF71F" w14:textId="0121BB87" w:rsidR="00047E07" w:rsidRDefault="00047E07" w:rsidP="006F49E2">
      <w:pPr>
        <w:jc w:val="both"/>
      </w:pPr>
      <w:r>
        <w:rPr>
          <w:noProof/>
        </w:rPr>
        <w:lastRenderedPageBreak/>
        <w:drawing>
          <wp:inline distT="0" distB="0" distL="0" distR="0" wp14:anchorId="07DD7458" wp14:editId="777DF289">
            <wp:extent cx="4095750" cy="2149520"/>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63278" cy="2184960"/>
                    </a:xfrm>
                    <a:prstGeom prst="rect">
                      <a:avLst/>
                    </a:prstGeom>
                  </pic:spPr>
                </pic:pic>
              </a:graphicData>
            </a:graphic>
          </wp:inline>
        </w:drawing>
      </w:r>
    </w:p>
    <w:p w14:paraId="0623D74E" w14:textId="77777777" w:rsidR="008E3A10" w:rsidRDefault="008E3A10" w:rsidP="006F49E2">
      <w:pPr>
        <w:jc w:val="both"/>
      </w:pPr>
    </w:p>
    <w:p w14:paraId="42F1C1F1" w14:textId="26EFAD55" w:rsidR="00047E07" w:rsidRDefault="00047E07" w:rsidP="006F49E2">
      <w:pPr>
        <w:jc w:val="both"/>
      </w:pPr>
      <w:r w:rsidRPr="008E3A10">
        <w:rPr>
          <w:b/>
        </w:rPr>
        <w:t>Task 2:</w:t>
      </w:r>
      <w:r>
        <w:t xml:space="preserve"> The template selected requires </w:t>
      </w:r>
      <w:r w:rsidRPr="008E3A10">
        <w:rPr>
          <w:b/>
        </w:rPr>
        <w:t>json</w:t>
      </w:r>
      <w:r>
        <w:t xml:space="preserve"> and </w:t>
      </w:r>
      <w:r w:rsidRPr="008E3A10">
        <w:rPr>
          <w:b/>
        </w:rPr>
        <w:t>.</w:t>
      </w:r>
      <w:proofErr w:type="spellStart"/>
      <w:r w:rsidRPr="008E3A10">
        <w:rPr>
          <w:b/>
        </w:rPr>
        <w:t>js</w:t>
      </w:r>
      <w:proofErr w:type="spellEnd"/>
      <w:r>
        <w:t xml:space="preserve"> file where the schema of the dataset and logic to transform the lines of text is defined. Therefore, </w:t>
      </w:r>
      <w:r w:rsidRPr="008E3A10">
        <w:rPr>
          <w:b/>
        </w:rPr>
        <w:t>json</w:t>
      </w:r>
      <w:r>
        <w:t xml:space="preserve"> file along with </w:t>
      </w:r>
      <w:r w:rsidRPr="008E3A10">
        <w:rPr>
          <w:b/>
        </w:rPr>
        <w:t>.</w:t>
      </w:r>
      <w:proofErr w:type="spellStart"/>
      <w:r w:rsidRPr="008E3A10">
        <w:rPr>
          <w:b/>
        </w:rPr>
        <w:t>js</w:t>
      </w:r>
      <w:proofErr w:type="spellEnd"/>
      <w:r>
        <w:t xml:space="preserve"> file is created and uploaded into google cloud storage console and based on these files a </w:t>
      </w:r>
      <w:proofErr w:type="spellStart"/>
      <w:r>
        <w:t>datapipeline</w:t>
      </w:r>
      <w:proofErr w:type="spellEnd"/>
      <w:r>
        <w:t xml:space="preserve"> is built to transform the batch data from the storage to </w:t>
      </w:r>
      <w:proofErr w:type="spellStart"/>
      <w:r>
        <w:t>Bigquery</w:t>
      </w:r>
      <w:proofErr w:type="spellEnd"/>
    </w:p>
    <w:p w14:paraId="53D96D9E" w14:textId="280773BA" w:rsidR="00047E07" w:rsidRDefault="00047E07" w:rsidP="006F49E2">
      <w:pPr>
        <w:jc w:val="both"/>
      </w:pPr>
      <w:r>
        <w:rPr>
          <w:noProof/>
        </w:rPr>
        <w:drawing>
          <wp:inline distT="0" distB="0" distL="0" distR="0" wp14:anchorId="3982E901" wp14:editId="010D37A6">
            <wp:extent cx="5731510" cy="1482725"/>
            <wp:effectExtent l="0" t="0" r="254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482725"/>
                    </a:xfrm>
                    <a:prstGeom prst="rect">
                      <a:avLst/>
                    </a:prstGeom>
                  </pic:spPr>
                </pic:pic>
              </a:graphicData>
            </a:graphic>
          </wp:inline>
        </w:drawing>
      </w:r>
    </w:p>
    <w:p w14:paraId="40EF61DF" w14:textId="77777777" w:rsidR="008E3A10" w:rsidRDefault="008E3A10" w:rsidP="006F49E2">
      <w:pPr>
        <w:jc w:val="both"/>
      </w:pPr>
    </w:p>
    <w:p w14:paraId="343EDB9B" w14:textId="7C6633EB" w:rsidR="004C237D" w:rsidRDefault="004C237D" w:rsidP="006F49E2">
      <w:pPr>
        <w:jc w:val="both"/>
      </w:pPr>
      <w:r>
        <w:t>The</w:t>
      </w:r>
      <w:r w:rsidRPr="008E3A10">
        <w:rPr>
          <w:b/>
        </w:rPr>
        <w:t xml:space="preserve"> .</w:t>
      </w:r>
      <w:proofErr w:type="spellStart"/>
      <w:r w:rsidRPr="008E3A10">
        <w:rPr>
          <w:b/>
        </w:rPr>
        <w:t>js</w:t>
      </w:r>
      <w:proofErr w:type="spellEnd"/>
      <w:r>
        <w:t xml:space="preserve"> file contains the lo</w:t>
      </w:r>
      <w:r w:rsidR="00C051CB">
        <w:t>g</w:t>
      </w:r>
      <w:r>
        <w:t>ic to transform the lines of text as s</w:t>
      </w:r>
      <w:r w:rsidR="00C051CB">
        <w:t>h</w:t>
      </w:r>
      <w:r>
        <w:t>own below</w:t>
      </w:r>
    </w:p>
    <w:p w14:paraId="6E60E86B" w14:textId="77777777" w:rsidR="004C237D" w:rsidRDefault="004C237D" w:rsidP="006F49E2">
      <w:pPr>
        <w:jc w:val="both"/>
        <w:rPr>
          <w:noProof/>
        </w:rPr>
      </w:pPr>
    </w:p>
    <w:p w14:paraId="188E5EE1" w14:textId="3A8A8483" w:rsidR="004C237D" w:rsidRDefault="004C237D" w:rsidP="006F49E2">
      <w:pPr>
        <w:jc w:val="both"/>
      </w:pPr>
      <w:r>
        <w:rPr>
          <w:noProof/>
        </w:rPr>
        <w:drawing>
          <wp:inline distT="0" distB="0" distL="0" distR="0" wp14:anchorId="5FD3D583" wp14:editId="45D11ABE">
            <wp:extent cx="2178050" cy="2277768"/>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00623" cy="2301374"/>
                    </a:xfrm>
                    <a:prstGeom prst="rect">
                      <a:avLst/>
                    </a:prstGeom>
                  </pic:spPr>
                </pic:pic>
              </a:graphicData>
            </a:graphic>
          </wp:inline>
        </w:drawing>
      </w:r>
    </w:p>
    <w:p w14:paraId="6F0A6550" w14:textId="7CDD9217" w:rsidR="008E3A10" w:rsidRDefault="008E3A10" w:rsidP="006F49E2">
      <w:pPr>
        <w:jc w:val="both"/>
      </w:pPr>
    </w:p>
    <w:p w14:paraId="5B3A6913" w14:textId="77777777" w:rsidR="008E3A10" w:rsidRDefault="008E3A10" w:rsidP="006F49E2">
      <w:pPr>
        <w:jc w:val="both"/>
      </w:pPr>
    </w:p>
    <w:p w14:paraId="5D0259D6" w14:textId="44986F95" w:rsidR="004C237D" w:rsidRDefault="004C237D" w:rsidP="006F49E2">
      <w:pPr>
        <w:jc w:val="both"/>
      </w:pPr>
      <w:r>
        <w:lastRenderedPageBreak/>
        <w:t xml:space="preserve">The </w:t>
      </w:r>
      <w:r w:rsidRPr="008E3A10">
        <w:rPr>
          <w:b/>
        </w:rPr>
        <w:t>.json</w:t>
      </w:r>
      <w:r>
        <w:t xml:space="preserve"> file is created where the schema of the starbucks.csv file is defined as shown below</w:t>
      </w:r>
    </w:p>
    <w:p w14:paraId="31913168" w14:textId="6ADDED52" w:rsidR="004C237D" w:rsidRDefault="004C237D" w:rsidP="006F49E2">
      <w:pPr>
        <w:jc w:val="both"/>
      </w:pPr>
      <w:r>
        <w:rPr>
          <w:noProof/>
        </w:rPr>
        <w:drawing>
          <wp:inline distT="0" distB="0" distL="0" distR="0" wp14:anchorId="6DDF2DA7" wp14:editId="700C2F3C">
            <wp:extent cx="1416050" cy="327057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30629" cy="3304245"/>
                    </a:xfrm>
                    <a:prstGeom prst="rect">
                      <a:avLst/>
                    </a:prstGeom>
                  </pic:spPr>
                </pic:pic>
              </a:graphicData>
            </a:graphic>
          </wp:inline>
        </w:drawing>
      </w:r>
    </w:p>
    <w:p w14:paraId="5EE64073" w14:textId="77777777" w:rsidR="008E3A10" w:rsidRDefault="008E3A10" w:rsidP="006F49E2">
      <w:pPr>
        <w:jc w:val="both"/>
      </w:pPr>
    </w:p>
    <w:p w14:paraId="6D2EADBF" w14:textId="730EEC81" w:rsidR="00ED0936" w:rsidRDefault="00ED0936" w:rsidP="006F49E2">
      <w:pPr>
        <w:jc w:val="both"/>
      </w:pPr>
      <w:r w:rsidRPr="008E3A10">
        <w:rPr>
          <w:b/>
        </w:rPr>
        <w:t>Task 3:</w:t>
      </w:r>
      <w:r>
        <w:t xml:space="preserve"> Once after the required configurations is set up, the job is </w:t>
      </w:r>
      <w:proofErr w:type="gramStart"/>
      <w:r>
        <w:t>executed</w:t>
      </w:r>
      <w:proofErr w:type="gramEnd"/>
      <w:r>
        <w:t xml:space="preserve"> and the data pipeline is created as shown </w:t>
      </w:r>
    </w:p>
    <w:p w14:paraId="3C005343" w14:textId="6B9518B9" w:rsidR="00ED0936" w:rsidRDefault="00ED0936" w:rsidP="006F49E2">
      <w:pPr>
        <w:jc w:val="both"/>
      </w:pPr>
      <w:r>
        <w:rPr>
          <w:noProof/>
        </w:rPr>
        <w:drawing>
          <wp:inline distT="0" distB="0" distL="0" distR="0" wp14:anchorId="7CC004FC" wp14:editId="6EFF633E">
            <wp:extent cx="2241550" cy="3251200"/>
            <wp:effectExtent l="0" t="0" r="6350" b="6350"/>
            <wp:docPr id="17" name="Picture 17" descr="image.png"/>
            <wp:cNvGraphicFramePr/>
            <a:graphic xmlns:a="http://schemas.openxmlformats.org/drawingml/2006/main">
              <a:graphicData uri="http://schemas.openxmlformats.org/drawingml/2006/picture">
                <pic:pic xmlns:pic="http://schemas.openxmlformats.org/drawingml/2006/picture">
                  <pic:nvPicPr>
                    <pic:cNvPr id="1" name="Picture 1" descr="image.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41550" cy="3251200"/>
                    </a:xfrm>
                    <a:prstGeom prst="rect">
                      <a:avLst/>
                    </a:prstGeom>
                    <a:noFill/>
                    <a:ln>
                      <a:noFill/>
                    </a:ln>
                  </pic:spPr>
                </pic:pic>
              </a:graphicData>
            </a:graphic>
          </wp:inline>
        </w:drawing>
      </w:r>
    </w:p>
    <w:p w14:paraId="51E26DF6" w14:textId="76A160D6" w:rsidR="008E3A10" w:rsidRDefault="008E3A10" w:rsidP="006F49E2">
      <w:pPr>
        <w:jc w:val="both"/>
      </w:pPr>
    </w:p>
    <w:p w14:paraId="280CF638" w14:textId="144E7B38" w:rsidR="008E3A10" w:rsidRDefault="008E3A10" w:rsidP="006F49E2">
      <w:pPr>
        <w:jc w:val="both"/>
      </w:pPr>
    </w:p>
    <w:p w14:paraId="21D9C1A7" w14:textId="39E6E0E3" w:rsidR="008E3A10" w:rsidRDefault="008E3A10" w:rsidP="006F49E2">
      <w:pPr>
        <w:jc w:val="both"/>
      </w:pPr>
    </w:p>
    <w:p w14:paraId="694E274C" w14:textId="77777777" w:rsidR="008E3A10" w:rsidRDefault="008E3A10" w:rsidP="006F49E2">
      <w:pPr>
        <w:jc w:val="both"/>
      </w:pPr>
    </w:p>
    <w:p w14:paraId="4E9D47FA" w14:textId="33AC6013" w:rsidR="00ED0936" w:rsidRPr="008E3A10" w:rsidRDefault="00ED0936" w:rsidP="006F49E2">
      <w:pPr>
        <w:jc w:val="both"/>
        <w:rPr>
          <w:b/>
          <w:u w:val="single"/>
        </w:rPr>
      </w:pPr>
      <w:r w:rsidRPr="008E3A10">
        <w:rPr>
          <w:b/>
          <w:u w:val="single"/>
        </w:rPr>
        <w:t xml:space="preserve">Results of Section </w:t>
      </w:r>
      <w:r w:rsidR="002F43B9" w:rsidRPr="008E3A10">
        <w:rPr>
          <w:b/>
          <w:u w:val="single"/>
        </w:rPr>
        <w:t>C</w:t>
      </w:r>
      <w:r w:rsidRPr="008E3A10">
        <w:rPr>
          <w:b/>
          <w:u w:val="single"/>
        </w:rPr>
        <w:t>:</w:t>
      </w:r>
    </w:p>
    <w:p w14:paraId="56B1D68B" w14:textId="025CDC11" w:rsidR="005F2697" w:rsidRDefault="00ED0936" w:rsidP="006F49E2">
      <w:pPr>
        <w:jc w:val="both"/>
      </w:pPr>
      <w:r w:rsidRPr="008E3A10">
        <w:rPr>
          <w:b/>
        </w:rPr>
        <w:t>Task 1:</w:t>
      </w:r>
      <w:r>
        <w:t xml:space="preserve"> </w:t>
      </w:r>
      <w:r w:rsidR="005F2697">
        <w:t xml:space="preserve">A sql command is </w:t>
      </w:r>
      <w:proofErr w:type="spellStart"/>
      <w:r w:rsidR="005F2697">
        <w:t>exceuted</w:t>
      </w:r>
      <w:proofErr w:type="spellEnd"/>
      <w:r w:rsidR="005F2697">
        <w:t xml:space="preserve"> to display the preview of the file to check whether the starbucks.csv file is successfully loaded into the destination table named ‘</w:t>
      </w:r>
      <w:proofErr w:type="spellStart"/>
      <w:r w:rsidR="005F2697">
        <w:t>realtime</w:t>
      </w:r>
      <w:proofErr w:type="spellEnd"/>
      <w:r w:rsidR="005F2697">
        <w:t>’</w:t>
      </w:r>
      <w:r w:rsidR="00C051CB">
        <w:t>,</w:t>
      </w:r>
      <w:r w:rsidR="005F2697">
        <w:t xml:space="preserve"> from the cloud storage in </w:t>
      </w:r>
      <w:proofErr w:type="spellStart"/>
      <w:r w:rsidR="005F2697">
        <w:t>BigQuery</w:t>
      </w:r>
      <w:proofErr w:type="spellEnd"/>
      <w:r w:rsidR="005F2697">
        <w:t xml:space="preserve"> service as shown </w:t>
      </w:r>
    </w:p>
    <w:p w14:paraId="1A7F3811" w14:textId="57A59198" w:rsidR="005F2697" w:rsidRDefault="005F2697" w:rsidP="006F49E2">
      <w:pPr>
        <w:jc w:val="both"/>
      </w:pPr>
      <w:r>
        <w:rPr>
          <w:noProof/>
        </w:rPr>
        <w:drawing>
          <wp:inline distT="0" distB="0" distL="0" distR="0" wp14:anchorId="40054F57" wp14:editId="47895B22">
            <wp:extent cx="5964675" cy="2794000"/>
            <wp:effectExtent l="0" t="0" r="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71703" cy="2797292"/>
                    </a:xfrm>
                    <a:prstGeom prst="rect">
                      <a:avLst/>
                    </a:prstGeom>
                  </pic:spPr>
                </pic:pic>
              </a:graphicData>
            </a:graphic>
          </wp:inline>
        </w:drawing>
      </w:r>
    </w:p>
    <w:p w14:paraId="05CF607E" w14:textId="56ECE6A9" w:rsidR="005F2697" w:rsidRDefault="005F2697" w:rsidP="006F49E2">
      <w:pPr>
        <w:jc w:val="both"/>
      </w:pPr>
    </w:p>
    <w:p w14:paraId="560E72BA" w14:textId="7B79FCC4" w:rsidR="005F2697" w:rsidRDefault="005F2697" w:rsidP="006F49E2">
      <w:pPr>
        <w:jc w:val="both"/>
      </w:pPr>
      <w:r w:rsidRPr="008E3A10">
        <w:rPr>
          <w:b/>
        </w:rPr>
        <w:t>Task 2:</w:t>
      </w:r>
      <w:r>
        <w:t xml:space="preserve"> Further, the file is exported to Google data studio by clicking on </w:t>
      </w:r>
      <w:r w:rsidRPr="008E3A10">
        <w:rPr>
          <w:b/>
        </w:rPr>
        <w:t>Explore in data studio</w:t>
      </w:r>
      <w:r>
        <w:t xml:space="preserve"> option present on the top section of the console</w:t>
      </w:r>
    </w:p>
    <w:p w14:paraId="11E2EE1B" w14:textId="77777777" w:rsidR="008E3A10" w:rsidRDefault="008E3A10" w:rsidP="006F49E2">
      <w:pPr>
        <w:jc w:val="both"/>
      </w:pPr>
    </w:p>
    <w:p w14:paraId="1C63DACE" w14:textId="50B9122E" w:rsidR="005F2697" w:rsidRPr="0029017B" w:rsidRDefault="005F2697" w:rsidP="006F49E2">
      <w:pPr>
        <w:jc w:val="both"/>
        <w:rPr>
          <w:b/>
          <w:u w:val="single"/>
        </w:rPr>
      </w:pPr>
      <w:r w:rsidRPr="0029017B">
        <w:rPr>
          <w:b/>
          <w:u w:val="single"/>
        </w:rPr>
        <w:t>Results of Section D:</w:t>
      </w:r>
    </w:p>
    <w:p w14:paraId="2CA08192" w14:textId="535C09A3" w:rsidR="002F43B9" w:rsidRDefault="005F2697" w:rsidP="006F49E2">
      <w:pPr>
        <w:jc w:val="both"/>
      </w:pPr>
      <w:r w:rsidRPr="008E3A10">
        <w:rPr>
          <w:b/>
        </w:rPr>
        <w:t>Task 1:</w:t>
      </w:r>
      <w:r>
        <w:t xml:space="preserve"> </w:t>
      </w:r>
      <w:r w:rsidR="002F43B9">
        <w:t xml:space="preserve">In the google data studio in order to seek the answer for the user requirement </w:t>
      </w:r>
      <w:proofErr w:type="gramStart"/>
      <w:r w:rsidR="00036084">
        <w:t>i,e</w:t>
      </w:r>
      <w:proofErr w:type="gramEnd"/>
      <w:r w:rsidR="002F43B9">
        <w:t xml:space="preserve"> which country has the highest number of </w:t>
      </w:r>
      <w:r w:rsidR="00036084">
        <w:t>Starbucks</w:t>
      </w:r>
      <w:r w:rsidR="002F43B9">
        <w:t xml:space="preserve"> coffeehouse</w:t>
      </w:r>
      <w:r w:rsidR="00C051CB">
        <w:t>?</w:t>
      </w:r>
      <w:r w:rsidR="002F43B9">
        <w:t xml:space="preserve">, </w:t>
      </w:r>
      <w:r w:rsidR="002F43B9" w:rsidRPr="008E3A10">
        <w:rPr>
          <w:b/>
        </w:rPr>
        <w:t>Geomap</w:t>
      </w:r>
      <w:r w:rsidR="002F43B9">
        <w:t xml:space="preserve"> chart is used for the visualization. Here, </w:t>
      </w:r>
      <w:r w:rsidR="00C051CB">
        <w:t xml:space="preserve">since the user needs to know which country and hence the </w:t>
      </w:r>
      <w:r w:rsidR="002F43B9" w:rsidRPr="008E3A10">
        <w:rPr>
          <w:b/>
        </w:rPr>
        <w:t>country</w:t>
      </w:r>
      <w:r w:rsidR="002F43B9">
        <w:t xml:space="preserve"> column is dragged and placed in the data dimension section and  similarly </w:t>
      </w:r>
      <w:r w:rsidR="002F43B9" w:rsidRPr="008E3A10">
        <w:rPr>
          <w:b/>
        </w:rPr>
        <w:t>Store_Number</w:t>
      </w:r>
      <w:r w:rsidR="002F43B9">
        <w:t xml:space="preserve"> column is placed in Metric section</w:t>
      </w:r>
      <w:r w:rsidR="00D3233A">
        <w:t xml:space="preserve"> as shown below</w:t>
      </w:r>
      <w:r w:rsidR="002F43B9">
        <w:t xml:space="preserve"> since Store_Number is unique for each Store_Name and this enables </w:t>
      </w:r>
      <w:r w:rsidR="00D3233A">
        <w:t xml:space="preserve">the chart to effectively to show the number of </w:t>
      </w:r>
      <w:r w:rsidR="00036084">
        <w:t>Starbucks</w:t>
      </w:r>
      <w:r w:rsidR="00D3233A">
        <w:t xml:space="preserve"> located in each country</w:t>
      </w:r>
      <w:r w:rsidR="00036084">
        <w:t>.</w:t>
      </w:r>
      <w:r w:rsidR="00D3233A">
        <w:t xml:space="preserve"> </w:t>
      </w:r>
      <w:r w:rsidR="002F43B9">
        <w:t xml:space="preserve"> </w:t>
      </w:r>
    </w:p>
    <w:p w14:paraId="2887DCB1" w14:textId="7A52AED9" w:rsidR="002F43B9" w:rsidRDefault="002F43B9" w:rsidP="006F49E2">
      <w:pPr>
        <w:jc w:val="both"/>
      </w:pPr>
      <w:r w:rsidRPr="002F43B9">
        <w:rPr>
          <w:noProof/>
        </w:rPr>
        <w:lastRenderedPageBreak/>
        <w:drawing>
          <wp:inline distT="0" distB="0" distL="0" distR="0" wp14:anchorId="107DF2E1" wp14:editId="772739CF">
            <wp:extent cx="2254250" cy="3141812"/>
            <wp:effectExtent l="0" t="0" r="0" b="1905"/>
            <wp:docPr id="20" name="Picture 4" descr="A screenshot of a cell phone&#10;&#10;Description automatically generated">
              <a:extLst xmlns:a="http://schemas.openxmlformats.org/drawingml/2006/main">
                <a:ext uri="{FF2B5EF4-FFF2-40B4-BE49-F238E27FC236}">
                  <a16:creationId xmlns:a16="http://schemas.microsoft.com/office/drawing/2014/main" id="{C21F9310-3334-4CB8-AC23-2B5F8BB701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C21F9310-3334-4CB8-AC23-2B5F8BB7013E}"/>
                        </a:ext>
                      </a:extLst>
                    </pic:cNvPr>
                    <pic:cNvPicPr>
                      <a:picLocks noChangeAspect="1"/>
                    </pic:cNvPicPr>
                  </pic:nvPicPr>
                  <pic:blipFill>
                    <a:blip r:embed="rId17"/>
                    <a:stretch>
                      <a:fillRect/>
                    </a:stretch>
                  </pic:blipFill>
                  <pic:spPr>
                    <a:xfrm>
                      <a:off x="0" y="0"/>
                      <a:ext cx="2269036" cy="3162420"/>
                    </a:xfrm>
                    <a:prstGeom prst="rect">
                      <a:avLst/>
                    </a:prstGeom>
                  </pic:spPr>
                </pic:pic>
              </a:graphicData>
            </a:graphic>
          </wp:inline>
        </w:drawing>
      </w:r>
    </w:p>
    <w:p w14:paraId="510AAB26" w14:textId="77777777" w:rsidR="0029017B" w:rsidRDefault="0029017B" w:rsidP="006F49E2">
      <w:pPr>
        <w:jc w:val="both"/>
      </w:pPr>
    </w:p>
    <w:p w14:paraId="44B94B86" w14:textId="3CDD5F98" w:rsidR="00E27682" w:rsidRDefault="00E27682" w:rsidP="006F49E2">
      <w:pPr>
        <w:jc w:val="both"/>
      </w:pPr>
      <w:r w:rsidRPr="008E3A10">
        <w:rPr>
          <w:b/>
        </w:rPr>
        <w:t>Task 2:</w:t>
      </w:r>
      <w:r>
        <w:t xml:space="preserve"> After placing all the required columns in each section, the </w:t>
      </w:r>
      <w:r w:rsidRPr="008E3A10">
        <w:rPr>
          <w:b/>
        </w:rPr>
        <w:t>Geomap</w:t>
      </w:r>
      <w:r>
        <w:t xml:space="preserve"> is displayed as shown where it indicates </w:t>
      </w:r>
      <w:r w:rsidRPr="00E27682">
        <w:rPr>
          <w:b/>
          <w:bCs/>
          <w:lang w:val="en-US"/>
        </w:rPr>
        <w:t xml:space="preserve">United States </w:t>
      </w:r>
      <w:r w:rsidRPr="00E27682">
        <w:rPr>
          <w:lang w:val="en-US"/>
        </w:rPr>
        <w:t xml:space="preserve">and </w:t>
      </w:r>
      <w:r w:rsidRPr="00E27682">
        <w:rPr>
          <w:b/>
          <w:bCs/>
          <w:lang w:val="en-US"/>
        </w:rPr>
        <w:t>Alaska</w:t>
      </w:r>
      <w:r w:rsidRPr="00E27682">
        <w:rPr>
          <w:lang w:val="en-US"/>
        </w:rPr>
        <w:t xml:space="preserve"> </w:t>
      </w:r>
      <w:r>
        <w:rPr>
          <w:lang w:val="en-US"/>
        </w:rPr>
        <w:t xml:space="preserve">shaded in dark green </w:t>
      </w:r>
      <w:r w:rsidRPr="00E27682">
        <w:rPr>
          <w:lang w:val="en-US"/>
        </w:rPr>
        <w:t xml:space="preserve">has got </w:t>
      </w:r>
      <w:proofErr w:type="gramStart"/>
      <w:r w:rsidRPr="00E27682">
        <w:rPr>
          <w:lang w:val="en-US"/>
        </w:rPr>
        <w:t>more</w:t>
      </w:r>
      <w:proofErr w:type="gramEnd"/>
      <w:r w:rsidRPr="00E27682">
        <w:rPr>
          <w:lang w:val="en-US"/>
        </w:rPr>
        <w:t xml:space="preserve"> number of Starbucks coffeehouse when compared to </w:t>
      </w:r>
      <w:r w:rsidRPr="00E27682">
        <w:rPr>
          <w:b/>
          <w:bCs/>
          <w:lang w:val="en-US"/>
        </w:rPr>
        <w:t>China</w:t>
      </w:r>
      <w:r w:rsidRPr="00E27682">
        <w:rPr>
          <w:lang w:val="en-US"/>
        </w:rPr>
        <w:t xml:space="preserve"> and </w:t>
      </w:r>
      <w:r w:rsidRPr="00E27682">
        <w:rPr>
          <w:b/>
          <w:bCs/>
          <w:lang w:val="en-US"/>
        </w:rPr>
        <w:t>Canada</w:t>
      </w:r>
      <w:r>
        <w:rPr>
          <w:b/>
          <w:bCs/>
          <w:lang w:val="en-US"/>
        </w:rPr>
        <w:t xml:space="preserve"> </w:t>
      </w:r>
      <w:r w:rsidRPr="00E27682">
        <w:rPr>
          <w:bCs/>
          <w:lang w:val="en-US"/>
        </w:rPr>
        <w:t xml:space="preserve">shaded in neither too dark </w:t>
      </w:r>
      <w:r w:rsidR="000A0790">
        <w:rPr>
          <w:bCs/>
          <w:lang w:val="en-US"/>
        </w:rPr>
        <w:t>nor</w:t>
      </w:r>
      <w:r w:rsidRPr="00E27682">
        <w:rPr>
          <w:bCs/>
          <w:lang w:val="en-US"/>
        </w:rPr>
        <w:t xml:space="preserve"> pale green</w:t>
      </w:r>
      <w:r w:rsidRPr="00E27682">
        <w:rPr>
          <w:lang w:val="en-US"/>
        </w:rPr>
        <w:t>. On the other hand, countries shaded with pale green and grey has fewer and no Starbucks coffeehouse at all respectively.</w:t>
      </w:r>
    </w:p>
    <w:p w14:paraId="3C1B0C61" w14:textId="4AFD185D" w:rsidR="00E27682" w:rsidRDefault="00E27682" w:rsidP="006F49E2">
      <w:pPr>
        <w:jc w:val="both"/>
      </w:pPr>
      <w:r w:rsidRPr="00E27682">
        <w:rPr>
          <w:noProof/>
        </w:rPr>
        <w:drawing>
          <wp:inline distT="0" distB="0" distL="0" distR="0" wp14:anchorId="4D889CD6" wp14:editId="690DA9BB">
            <wp:extent cx="5731510" cy="2886075"/>
            <wp:effectExtent l="57150" t="57150" r="59690" b="47625"/>
            <wp:docPr id="21" name="Picture 1">
              <a:extLst xmlns:a="http://schemas.openxmlformats.org/drawingml/2006/main">
                <a:ext uri="{FF2B5EF4-FFF2-40B4-BE49-F238E27FC236}">
                  <a16:creationId xmlns:a16="http://schemas.microsoft.com/office/drawing/2014/main" id="{E33F4FB7-55C3-4D5C-82BF-B88C803AEEF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33F4FB7-55C3-4D5C-82BF-B88C803AEEF7}"/>
                        </a:ext>
                      </a:extLst>
                    </pic:cNvPr>
                    <pic:cNvPicPr>
                      <a:picLocks noChangeAspect="1"/>
                    </pic:cNvPicPr>
                  </pic:nvPicPr>
                  <pic:blipFill rotWithShape="1">
                    <a:blip r:embed="rId18"/>
                    <a:srcRect t="3979" r="1" b="3557"/>
                    <a:stretch/>
                  </pic:blipFill>
                  <pic:spPr>
                    <a:xfrm>
                      <a:off x="0" y="0"/>
                      <a:ext cx="5731510" cy="2886075"/>
                    </a:xfrm>
                    <a:prstGeom prst="rect">
                      <a:avLst/>
                    </a:prstGeom>
                    <a:solidFill>
                      <a:srgbClr val="FFFFFF">
                        <a:shade val="85000"/>
                      </a:srgbClr>
                    </a:solidFill>
                    <a:scene3d>
                      <a:camera prst="orthographicFront"/>
                      <a:lightRig rig="twoPt" dir="t">
                        <a:rot lat="0" lon="0" rev="7800000"/>
                      </a:lightRig>
                    </a:scene3d>
                    <a:sp3d contourW="6350">
                      <a:bevelT w="50800" h="16510"/>
                      <a:contourClr>
                        <a:srgbClr val="C0C0C0"/>
                      </a:contourClr>
                    </a:sp3d>
                  </pic:spPr>
                </pic:pic>
              </a:graphicData>
            </a:graphic>
          </wp:inline>
        </w:drawing>
      </w:r>
    </w:p>
    <w:p w14:paraId="54D7B025" w14:textId="77777777" w:rsidR="00D44F24" w:rsidRDefault="00D44F24" w:rsidP="006F49E2">
      <w:pPr>
        <w:jc w:val="both"/>
      </w:pPr>
    </w:p>
    <w:p w14:paraId="4B7BE713" w14:textId="77777777" w:rsidR="0029017B" w:rsidRDefault="0029017B" w:rsidP="006F49E2">
      <w:pPr>
        <w:jc w:val="both"/>
        <w:rPr>
          <w:sz w:val="28"/>
          <w:szCs w:val="28"/>
        </w:rPr>
      </w:pPr>
    </w:p>
    <w:p w14:paraId="5AF9D53F" w14:textId="77777777" w:rsidR="0029017B" w:rsidRDefault="0029017B" w:rsidP="006F49E2">
      <w:pPr>
        <w:jc w:val="both"/>
        <w:rPr>
          <w:sz w:val="28"/>
          <w:szCs w:val="28"/>
        </w:rPr>
      </w:pPr>
    </w:p>
    <w:p w14:paraId="0E44BD9F" w14:textId="77777777" w:rsidR="0029017B" w:rsidRDefault="0029017B" w:rsidP="006F49E2">
      <w:pPr>
        <w:jc w:val="both"/>
        <w:rPr>
          <w:sz w:val="28"/>
          <w:szCs w:val="28"/>
        </w:rPr>
      </w:pPr>
    </w:p>
    <w:p w14:paraId="6A9C72A3" w14:textId="3D76B684" w:rsidR="00F22CC2" w:rsidRPr="008E3A10" w:rsidRDefault="00D44F24" w:rsidP="006F49E2">
      <w:pPr>
        <w:jc w:val="both"/>
        <w:rPr>
          <w:sz w:val="28"/>
          <w:szCs w:val="28"/>
        </w:rPr>
      </w:pPr>
      <w:r w:rsidRPr="008E3A10">
        <w:rPr>
          <w:sz w:val="28"/>
          <w:szCs w:val="28"/>
        </w:rPr>
        <w:t>CONCLUSION</w:t>
      </w:r>
    </w:p>
    <w:p w14:paraId="6B057C62" w14:textId="31E67914" w:rsidR="00BD27B4" w:rsidRDefault="009D1E6B" w:rsidP="006F49E2">
      <w:pPr>
        <w:jc w:val="both"/>
      </w:pPr>
      <w:r>
        <w:t>B</w:t>
      </w:r>
      <w:r w:rsidR="006A6B00">
        <w:t>uild</w:t>
      </w:r>
      <w:r>
        <w:t>ing</w:t>
      </w:r>
      <w:r w:rsidR="006A6B00">
        <w:t xml:space="preserve"> a data pipeline by using Google cloud services </w:t>
      </w:r>
      <w:r>
        <w:t>available</w:t>
      </w:r>
      <w:r w:rsidR="006A6B00">
        <w:t xml:space="preserve"> </w:t>
      </w:r>
      <w:r>
        <w:t>on</w:t>
      </w:r>
      <w:r w:rsidR="006A6B00">
        <w:t xml:space="preserve"> Google cloud platform</w:t>
      </w:r>
      <w:r>
        <w:t xml:space="preserve"> was easy after having hands on experience with </w:t>
      </w:r>
      <w:proofErr w:type="spellStart"/>
      <w:r>
        <w:t>qwik</w:t>
      </w:r>
      <w:proofErr w:type="spellEnd"/>
      <w:r>
        <w:t xml:space="preserve"> labs where </w:t>
      </w:r>
      <w:r w:rsidR="004F6358">
        <w:t>each</w:t>
      </w:r>
      <w:r>
        <w:t xml:space="preserve"> step was explained in detail. </w:t>
      </w:r>
      <w:r w:rsidR="00BD27B4">
        <w:t xml:space="preserve">Perhaps, it enabled to uncover the insights to know the actual working of each cloud services namely </w:t>
      </w:r>
      <w:proofErr w:type="spellStart"/>
      <w:r w:rsidR="00BD27B4">
        <w:t>Dataprep</w:t>
      </w:r>
      <w:proofErr w:type="spellEnd"/>
      <w:r w:rsidR="00BD27B4">
        <w:t xml:space="preserve">, dataflow, </w:t>
      </w:r>
      <w:proofErr w:type="spellStart"/>
      <w:r w:rsidR="00BD27B4">
        <w:t>Bigquery</w:t>
      </w:r>
      <w:proofErr w:type="spellEnd"/>
      <w:r w:rsidR="00BD27B4">
        <w:t xml:space="preserve"> and Google data studio in building up </w:t>
      </w:r>
      <w:proofErr w:type="spellStart"/>
      <w:r w:rsidR="00BD27B4">
        <w:t>datapipeline</w:t>
      </w:r>
      <w:proofErr w:type="spellEnd"/>
      <w:r w:rsidR="00BD27B4">
        <w:t xml:space="preserve"> </w:t>
      </w:r>
      <w:proofErr w:type="gramStart"/>
      <w:r w:rsidR="00BD27B4">
        <w:t>and also</w:t>
      </w:r>
      <w:proofErr w:type="gramEnd"/>
      <w:r w:rsidR="00BD27B4">
        <w:t xml:space="preserve"> </w:t>
      </w:r>
      <w:r w:rsidR="00E96230">
        <w:t xml:space="preserve">to </w:t>
      </w:r>
      <w:r w:rsidR="00BD27B4">
        <w:t>visuali</w:t>
      </w:r>
      <w:r w:rsidR="00E96230">
        <w:t>ze</w:t>
      </w:r>
      <w:r w:rsidR="00BD27B4">
        <w:t xml:space="preserve"> using different charts to meet the user requirement. </w:t>
      </w:r>
    </w:p>
    <w:p w14:paraId="12704232" w14:textId="0826C011" w:rsidR="009E0F69" w:rsidRDefault="00BD27B4" w:rsidP="006F49E2">
      <w:pPr>
        <w:jc w:val="both"/>
      </w:pPr>
      <w:r>
        <w:t xml:space="preserve">In this project since the user requirement was to know the country having maximum number of Starbucks coffeehouse, a </w:t>
      </w:r>
      <w:proofErr w:type="spellStart"/>
      <w:r>
        <w:t>datapipeline</w:t>
      </w:r>
      <w:proofErr w:type="spellEnd"/>
      <w:r>
        <w:t xml:space="preserve"> was built and then it was visualized using </w:t>
      </w:r>
      <w:proofErr w:type="spellStart"/>
      <w:r>
        <w:t>geomaps</w:t>
      </w:r>
      <w:proofErr w:type="spellEnd"/>
      <w:r>
        <w:t xml:space="preserve"> to enable the user to actually visualize the country having more number of </w:t>
      </w:r>
      <w:proofErr w:type="spellStart"/>
      <w:r>
        <w:t>starbucks</w:t>
      </w:r>
      <w:proofErr w:type="spellEnd"/>
      <w:r>
        <w:t xml:space="preserve"> coffeehouse by shades of colours marked on different countries. As a result, </w:t>
      </w:r>
      <w:r w:rsidR="00BA246C">
        <w:t xml:space="preserve">it was observed countries namely </w:t>
      </w:r>
      <w:r w:rsidRPr="00BD27B4">
        <w:rPr>
          <w:b/>
          <w:bCs/>
          <w:lang w:val="en-US"/>
        </w:rPr>
        <w:t xml:space="preserve">United States </w:t>
      </w:r>
      <w:r w:rsidRPr="00BD27B4">
        <w:rPr>
          <w:lang w:val="en-US"/>
        </w:rPr>
        <w:t xml:space="preserve">and </w:t>
      </w:r>
      <w:r w:rsidRPr="00BD27B4">
        <w:rPr>
          <w:b/>
          <w:bCs/>
          <w:lang w:val="en-US"/>
        </w:rPr>
        <w:t>Alaska</w:t>
      </w:r>
      <w:r w:rsidR="00BA246C">
        <w:rPr>
          <w:b/>
          <w:bCs/>
          <w:lang w:val="en-US"/>
        </w:rPr>
        <w:t xml:space="preserve"> </w:t>
      </w:r>
      <w:r w:rsidR="00BA246C">
        <w:rPr>
          <w:lang w:val="en-US"/>
        </w:rPr>
        <w:t>has got</w:t>
      </w:r>
      <w:r w:rsidRPr="00BD27B4">
        <w:rPr>
          <w:lang w:val="en-US"/>
        </w:rPr>
        <w:t xml:space="preserve"> </w:t>
      </w:r>
      <w:r w:rsidR="00E96230" w:rsidRPr="00BD27B4">
        <w:rPr>
          <w:lang w:val="en-US"/>
        </w:rPr>
        <w:t>a greater</w:t>
      </w:r>
      <w:r w:rsidRPr="00BD27B4">
        <w:rPr>
          <w:lang w:val="en-US"/>
        </w:rPr>
        <w:t xml:space="preserve"> number of Starbucks coffeehouse when compared to </w:t>
      </w:r>
      <w:r w:rsidRPr="00BD27B4">
        <w:rPr>
          <w:b/>
          <w:bCs/>
          <w:lang w:val="en-US"/>
        </w:rPr>
        <w:t>China</w:t>
      </w:r>
      <w:r w:rsidRPr="00BD27B4">
        <w:rPr>
          <w:lang w:val="en-US"/>
        </w:rPr>
        <w:t xml:space="preserve"> and </w:t>
      </w:r>
      <w:r w:rsidRPr="00BD27B4">
        <w:rPr>
          <w:b/>
          <w:bCs/>
          <w:lang w:val="en-US"/>
        </w:rPr>
        <w:t>Canada</w:t>
      </w:r>
      <w:r w:rsidRPr="00BD27B4">
        <w:rPr>
          <w:lang w:val="en-US"/>
        </w:rPr>
        <w:t xml:space="preserve">. On the other hand, </w:t>
      </w:r>
      <w:r w:rsidR="00BA246C">
        <w:rPr>
          <w:lang w:val="en-US"/>
        </w:rPr>
        <w:t xml:space="preserve">it was known that </w:t>
      </w:r>
      <w:r w:rsidRPr="00BD27B4">
        <w:rPr>
          <w:lang w:val="en-US"/>
        </w:rPr>
        <w:t>countries shaded with pale green and grey has fewer and no Starbucks coffeehouse at all respectively.</w:t>
      </w:r>
      <w:r>
        <w:t xml:space="preserve">  </w:t>
      </w:r>
    </w:p>
    <w:p w14:paraId="769E4865" w14:textId="764D4ECB" w:rsidR="00BA246C" w:rsidRDefault="00BA246C" w:rsidP="006F49E2">
      <w:pPr>
        <w:jc w:val="both"/>
      </w:pPr>
      <w:r>
        <w:t xml:space="preserve">Overall, </w:t>
      </w:r>
      <w:r w:rsidR="00E96230">
        <w:t>G</w:t>
      </w:r>
      <w:bookmarkStart w:id="0" w:name="_GoBack"/>
      <w:bookmarkEnd w:id="0"/>
      <w:r>
        <w:t>oogle cloud platform was a great tool that allowed to build solutions very quickly and deploy it where that can scale to whatever the user needs.</w:t>
      </w:r>
    </w:p>
    <w:p w14:paraId="3951ADC5" w14:textId="0D842E98" w:rsidR="008E3A10" w:rsidRDefault="008E3A10" w:rsidP="006F49E2">
      <w:pPr>
        <w:jc w:val="both"/>
      </w:pPr>
    </w:p>
    <w:p w14:paraId="1D7DDA94" w14:textId="5EC81FE7" w:rsidR="00402D9B" w:rsidRPr="008E3A10" w:rsidRDefault="00402D9B" w:rsidP="006F49E2">
      <w:pPr>
        <w:jc w:val="both"/>
        <w:rPr>
          <w:sz w:val="28"/>
          <w:szCs w:val="28"/>
        </w:rPr>
      </w:pPr>
      <w:r w:rsidRPr="008E3A10">
        <w:rPr>
          <w:sz w:val="28"/>
          <w:szCs w:val="28"/>
        </w:rPr>
        <w:t>REFERENCES</w:t>
      </w:r>
    </w:p>
    <w:p w14:paraId="41F8E3FF" w14:textId="77777777" w:rsidR="006C73EF" w:rsidRPr="006C73EF" w:rsidRDefault="006C73EF" w:rsidP="006C73EF">
      <w:pPr>
        <w:pStyle w:val="Bibliography"/>
        <w:numPr>
          <w:ilvl w:val="0"/>
          <w:numId w:val="2"/>
        </w:numPr>
        <w:jc w:val="both"/>
        <w:rPr>
          <w:rFonts w:ascii="Calibri" w:hAnsi="Calibri" w:cs="Calibri"/>
        </w:rPr>
      </w:pPr>
      <w:r>
        <w:fldChar w:fldCharType="begin"/>
      </w:r>
      <w:r>
        <w:instrText xml:space="preserve"> ADDIN ZOTERO_BIBL {"uncited":[],"omitted":[],"custom":[]} CSL_BIBLIOGRAPHY </w:instrText>
      </w:r>
      <w:r>
        <w:fldChar w:fldCharType="separate"/>
      </w:r>
      <w:r w:rsidRPr="006C73EF">
        <w:rPr>
          <w:rFonts w:ascii="Calibri" w:hAnsi="Calibri" w:cs="Calibri"/>
        </w:rPr>
        <w:t xml:space="preserve">Challita, S., Zalila, F., Gourdin, C., Merle, P. (2018) ‘A Precise Model for Google Cloud Platform’, in </w:t>
      </w:r>
      <w:r w:rsidRPr="006C73EF">
        <w:rPr>
          <w:rFonts w:ascii="Calibri" w:hAnsi="Calibri" w:cs="Calibri"/>
          <w:i/>
          <w:iCs/>
        </w:rPr>
        <w:t>2018 IEEE International Conference on Cloud Engineering (IC2E)</w:t>
      </w:r>
      <w:r w:rsidRPr="006C73EF">
        <w:rPr>
          <w:rFonts w:ascii="Calibri" w:hAnsi="Calibri" w:cs="Calibri"/>
        </w:rPr>
        <w:t>, Presented at the 2018 IEEE International Conference on Cloud Engineering (IC2E), IEEE: Orlando, FL, 177–183, available: https://ieeexplore.ieee.org/document/8360326/ [accessed 26 May 2019].</w:t>
      </w:r>
    </w:p>
    <w:p w14:paraId="044F884E" w14:textId="77777777" w:rsidR="006C73EF" w:rsidRPr="006C73EF" w:rsidRDefault="006C73EF" w:rsidP="006C73EF">
      <w:pPr>
        <w:pStyle w:val="Bibliography"/>
        <w:numPr>
          <w:ilvl w:val="0"/>
          <w:numId w:val="2"/>
        </w:numPr>
        <w:jc w:val="both"/>
        <w:rPr>
          <w:rFonts w:ascii="Calibri" w:hAnsi="Calibri" w:cs="Calibri"/>
        </w:rPr>
      </w:pPr>
      <w:r w:rsidRPr="006C73EF">
        <w:rPr>
          <w:rFonts w:ascii="Calibri" w:hAnsi="Calibri" w:cs="Calibri"/>
        </w:rPr>
        <w:t xml:space="preserve">Liu, J., Yang, G., Wu, H., Zheng, L. (2012) ‘Logistics information management system based on Google cloud computing platform’, in </w:t>
      </w:r>
      <w:r w:rsidRPr="006C73EF">
        <w:rPr>
          <w:rFonts w:ascii="Calibri" w:hAnsi="Calibri" w:cs="Calibri"/>
          <w:i/>
          <w:iCs/>
        </w:rPr>
        <w:t>2012 2nd International Conference on Consumer Electronics, Communications and Networks (CECNet)</w:t>
      </w:r>
      <w:r w:rsidRPr="006C73EF">
        <w:rPr>
          <w:rFonts w:ascii="Calibri" w:hAnsi="Calibri" w:cs="Calibri"/>
        </w:rPr>
        <w:t>, Presented at the 2012 2nd International Conference on Consumer Electronics, Communications and Networks (CECNet), IEEE: Yichang, China, 2685–2687, available: http://ieeexplore.ieee.org/document/6201876/ [accessed 26 May 2019].</w:t>
      </w:r>
    </w:p>
    <w:p w14:paraId="3E7CD608" w14:textId="22578A76" w:rsidR="006C73EF" w:rsidRDefault="006C73EF" w:rsidP="006C73EF">
      <w:pPr>
        <w:jc w:val="both"/>
      </w:pPr>
      <w:r>
        <w:fldChar w:fldCharType="end"/>
      </w:r>
    </w:p>
    <w:p w14:paraId="3C173ACD" w14:textId="77777777" w:rsidR="00402D9B" w:rsidRDefault="00402D9B" w:rsidP="006F49E2">
      <w:pPr>
        <w:jc w:val="both"/>
      </w:pPr>
    </w:p>
    <w:p w14:paraId="0BAB4768" w14:textId="77777777" w:rsidR="00C40C3A" w:rsidRDefault="00C40C3A" w:rsidP="005F2697"/>
    <w:p w14:paraId="15F4BC68" w14:textId="77777777" w:rsidR="00C6481F" w:rsidRDefault="00C6481F" w:rsidP="005F2697"/>
    <w:p w14:paraId="1D6C15C0" w14:textId="77777777" w:rsidR="00F22CC2" w:rsidRDefault="00F22CC2" w:rsidP="005F2697"/>
    <w:p w14:paraId="5E4B052E" w14:textId="77777777" w:rsidR="00E27682" w:rsidRDefault="00E27682" w:rsidP="005F2697"/>
    <w:p w14:paraId="4D67CB05" w14:textId="77777777" w:rsidR="00D3233A" w:rsidRDefault="00D3233A" w:rsidP="005F2697"/>
    <w:p w14:paraId="118A056A" w14:textId="072713EB" w:rsidR="00ED0936" w:rsidRDefault="00ED0936"/>
    <w:sectPr w:rsidR="00ED0936">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E42E5" w14:textId="77777777" w:rsidR="00E755A2" w:rsidRDefault="00E755A2" w:rsidP="00AD7F14">
      <w:pPr>
        <w:spacing w:after="0" w:line="240" w:lineRule="auto"/>
      </w:pPr>
      <w:r>
        <w:separator/>
      </w:r>
    </w:p>
  </w:endnote>
  <w:endnote w:type="continuationSeparator" w:id="0">
    <w:p w14:paraId="3CBA3120" w14:textId="77777777" w:rsidR="00E755A2" w:rsidRDefault="00E755A2" w:rsidP="00AD7F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8632954"/>
      <w:docPartObj>
        <w:docPartGallery w:val="Page Numbers (Bottom of Page)"/>
        <w:docPartUnique/>
      </w:docPartObj>
    </w:sdtPr>
    <w:sdtEndPr>
      <w:rPr>
        <w:noProof/>
      </w:rPr>
    </w:sdtEndPr>
    <w:sdtContent>
      <w:p w14:paraId="1EDE977D" w14:textId="601B425C" w:rsidR="00AD7F14" w:rsidRDefault="00AD7F1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810E5A" w14:textId="77777777" w:rsidR="00AD7F14" w:rsidRDefault="00AD7F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36121" w14:textId="77777777" w:rsidR="00E755A2" w:rsidRDefault="00E755A2" w:rsidP="00AD7F14">
      <w:pPr>
        <w:spacing w:after="0" w:line="240" w:lineRule="auto"/>
      </w:pPr>
      <w:r>
        <w:separator/>
      </w:r>
    </w:p>
  </w:footnote>
  <w:footnote w:type="continuationSeparator" w:id="0">
    <w:p w14:paraId="43A79793" w14:textId="77777777" w:rsidR="00E755A2" w:rsidRDefault="00E755A2" w:rsidP="00AD7F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64DDBF" w14:textId="3C419A22" w:rsidR="00AD7F14" w:rsidRDefault="00AD7F14">
    <w:pPr>
      <w:pStyle w:val="Header"/>
    </w:pPr>
    <w:r>
      <w:t>L00144354</w:t>
    </w:r>
  </w:p>
  <w:p w14:paraId="3BC2E9A9" w14:textId="2DA438CF" w:rsidR="00AD7F14" w:rsidRDefault="00AD7F14">
    <w:pPr>
      <w:pStyle w:val="Header"/>
    </w:pPr>
    <w:r>
      <w:t>Sushmitha Suresh</w:t>
    </w:r>
  </w:p>
  <w:p w14:paraId="7B7E381F" w14:textId="77777777" w:rsidR="00AD7F14" w:rsidRDefault="00AD7F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4FB2"/>
    <w:multiLevelType w:val="hybridMultilevel"/>
    <w:tmpl w:val="2874629E"/>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0F96C3D"/>
    <w:multiLevelType w:val="hybridMultilevel"/>
    <w:tmpl w:val="40545A4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6AC7D12"/>
    <w:multiLevelType w:val="hybridMultilevel"/>
    <w:tmpl w:val="BE3A4C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417D"/>
    <w:rsid w:val="00013D7D"/>
    <w:rsid w:val="00036084"/>
    <w:rsid w:val="00047E07"/>
    <w:rsid w:val="0005702B"/>
    <w:rsid w:val="000A0790"/>
    <w:rsid w:val="00103BA1"/>
    <w:rsid w:val="00106079"/>
    <w:rsid w:val="001175AE"/>
    <w:rsid w:val="001B5904"/>
    <w:rsid w:val="001E2C3B"/>
    <w:rsid w:val="0029017B"/>
    <w:rsid w:val="002D3002"/>
    <w:rsid w:val="002D570D"/>
    <w:rsid w:val="002F43B9"/>
    <w:rsid w:val="003077DF"/>
    <w:rsid w:val="00354B00"/>
    <w:rsid w:val="003D4D72"/>
    <w:rsid w:val="00402D9B"/>
    <w:rsid w:val="0043390E"/>
    <w:rsid w:val="004450AA"/>
    <w:rsid w:val="004624C6"/>
    <w:rsid w:val="0046433E"/>
    <w:rsid w:val="00494AD1"/>
    <w:rsid w:val="004C237D"/>
    <w:rsid w:val="004F6358"/>
    <w:rsid w:val="00531A38"/>
    <w:rsid w:val="005F2697"/>
    <w:rsid w:val="00606635"/>
    <w:rsid w:val="006072F4"/>
    <w:rsid w:val="00691D90"/>
    <w:rsid w:val="006A6B00"/>
    <w:rsid w:val="006B3877"/>
    <w:rsid w:val="006B66A0"/>
    <w:rsid w:val="006C73EF"/>
    <w:rsid w:val="006E4744"/>
    <w:rsid w:val="006F363F"/>
    <w:rsid w:val="006F49E2"/>
    <w:rsid w:val="0070044D"/>
    <w:rsid w:val="00711CD2"/>
    <w:rsid w:val="00723256"/>
    <w:rsid w:val="00754589"/>
    <w:rsid w:val="00785A19"/>
    <w:rsid w:val="007B17C9"/>
    <w:rsid w:val="007F5192"/>
    <w:rsid w:val="008E3A10"/>
    <w:rsid w:val="009369D1"/>
    <w:rsid w:val="009828D2"/>
    <w:rsid w:val="009B28D6"/>
    <w:rsid w:val="009B5EFA"/>
    <w:rsid w:val="009D1E6B"/>
    <w:rsid w:val="009E0F69"/>
    <w:rsid w:val="00A06E66"/>
    <w:rsid w:val="00A455A1"/>
    <w:rsid w:val="00A53C35"/>
    <w:rsid w:val="00A71ACC"/>
    <w:rsid w:val="00AB3A95"/>
    <w:rsid w:val="00AD7F14"/>
    <w:rsid w:val="00AE7592"/>
    <w:rsid w:val="00BA246C"/>
    <w:rsid w:val="00BD0DB1"/>
    <w:rsid w:val="00BD27B4"/>
    <w:rsid w:val="00C051CB"/>
    <w:rsid w:val="00C21690"/>
    <w:rsid w:val="00C40C3A"/>
    <w:rsid w:val="00C6481F"/>
    <w:rsid w:val="00C65A68"/>
    <w:rsid w:val="00C74645"/>
    <w:rsid w:val="00C92C7C"/>
    <w:rsid w:val="00D3233A"/>
    <w:rsid w:val="00D44F24"/>
    <w:rsid w:val="00D5417D"/>
    <w:rsid w:val="00D67868"/>
    <w:rsid w:val="00D85EA2"/>
    <w:rsid w:val="00E0674A"/>
    <w:rsid w:val="00E27682"/>
    <w:rsid w:val="00E360BF"/>
    <w:rsid w:val="00E718C9"/>
    <w:rsid w:val="00E755A2"/>
    <w:rsid w:val="00E96230"/>
    <w:rsid w:val="00ED0936"/>
    <w:rsid w:val="00ED51FE"/>
    <w:rsid w:val="00F22CC2"/>
    <w:rsid w:val="00F50B30"/>
    <w:rsid w:val="00F879E5"/>
    <w:rsid w:val="00FD3451"/>
    <w:rsid w:val="00FE503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7565D"/>
  <w15:chartTrackingRefBased/>
  <w15:docId w15:val="{6DA3107C-BC67-4B95-97D9-2AA989B25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5904"/>
    <w:pPr>
      <w:ind w:left="720"/>
      <w:contextualSpacing/>
    </w:pPr>
  </w:style>
  <w:style w:type="paragraph" w:styleId="Bibliography">
    <w:name w:val="Bibliography"/>
    <w:basedOn w:val="Normal"/>
    <w:next w:val="Normal"/>
    <w:uiPriority w:val="37"/>
    <w:unhideWhenUsed/>
    <w:rsid w:val="006C73EF"/>
    <w:pPr>
      <w:spacing w:after="0" w:line="240" w:lineRule="auto"/>
      <w:ind w:left="720" w:hanging="720"/>
    </w:pPr>
  </w:style>
  <w:style w:type="paragraph" w:styleId="Header">
    <w:name w:val="header"/>
    <w:basedOn w:val="Normal"/>
    <w:link w:val="HeaderChar"/>
    <w:uiPriority w:val="99"/>
    <w:unhideWhenUsed/>
    <w:rsid w:val="00AD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7F14"/>
  </w:style>
  <w:style w:type="paragraph" w:styleId="Footer">
    <w:name w:val="footer"/>
    <w:basedOn w:val="Normal"/>
    <w:link w:val="FooterChar"/>
    <w:uiPriority w:val="99"/>
    <w:unhideWhenUsed/>
    <w:rsid w:val="00AD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7F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tmp"/><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431</Words>
  <Characters>13857</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hmitha suresh</dc:creator>
  <cp:keywords/>
  <dc:description/>
  <cp:lastModifiedBy>sushmitha suresh</cp:lastModifiedBy>
  <cp:revision>2</cp:revision>
  <dcterms:created xsi:type="dcterms:W3CDTF">2019-05-26T22:41:00Z</dcterms:created>
  <dcterms:modified xsi:type="dcterms:W3CDTF">2019-05-2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ZkwaMOd"/&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